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511A94D9"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 xml:space="preserve">Cardiff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3771749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Google Scholar</w:t>
      </w:r>
      <w:r w:rsidR="00DE52D4">
        <w:rPr>
          <w:lang w:val="en-GB"/>
        </w:rPr>
        <w:t xml:space="preserve">, </w:t>
      </w:r>
      <w:r w:rsidR="00DE52D4" w:rsidRPr="00DE52D4">
        <w:rPr>
          <w:color w:val="FF0000"/>
          <w:lang w:val="en-GB"/>
        </w:rPr>
        <w:t>Scopus, and PubMed</w:t>
      </w:r>
      <w:r w:rsidR="00EE5BC4" w:rsidRPr="005A63CA">
        <w:rPr>
          <w:lang w:val="en-GB"/>
        </w:rPr>
        <w:t xml:space="preserve"> databases yielded </w:t>
      </w:r>
      <w:r w:rsidR="00EE5BC4" w:rsidRPr="00D47DD0">
        <w:rPr>
          <w:color w:val="FF0000"/>
          <w:lang w:val="en-GB"/>
        </w:rPr>
        <w:t>3</w:t>
      </w:r>
      <w:r w:rsidR="00D47DD0" w:rsidRPr="00D47DD0">
        <w:rPr>
          <w:color w:val="FF0000"/>
        </w:rPr>
        <w:t>9</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75405637"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00402FA0">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00402FA0" w:rsidRPr="00402FA0">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02FA0">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02FA0" w:rsidRPr="00402FA0">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822A362"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02FA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02FA0" w:rsidRPr="00402FA0">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02FA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02FA0" w:rsidRPr="00402FA0">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402FA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402FA0" w:rsidRPr="00402FA0">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402FA0">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402FA0" w:rsidRPr="00402FA0">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402FA0">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402FA0" w:rsidRPr="00402FA0">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402FA0">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402FA0" w:rsidRPr="00402FA0">
        <w:t>[11]</w:t>
      </w:r>
      <w:r w:rsidR="00B060E5" w:rsidRPr="00621204">
        <w:rPr>
          <w:color w:val="auto"/>
          <w:lang w:val="en-GB"/>
        </w:rPr>
        <w:fldChar w:fldCharType="end"/>
      </w:r>
      <w:r w:rsidRPr="00621204">
        <w:rPr>
          <w:color w:val="auto"/>
          <w:lang w:val="en-GB"/>
        </w:rPr>
        <w:t>.</w:t>
      </w:r>
    </w:p>
    <w:p w14:paraId="30B70D9A" w14:textId="05213F89"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402FA0">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402FA0" w:rsidRPr="00402FA0">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402FA0">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402FA0" w:rsidRPr="00402FA0">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402FA0">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402FA0" w:rsidRPr="00402FA0">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scoliometers </w:t>
      </w:r>
      <w:r w:rsidR="00724EEF" w:rsidRPr="005A63CA">
        <w:rPr>
          <w:lang w:val="en-GB"/>
        </w:rPr>
        <w:fldChar w:fldCharType="begin"/>
      </w:r>
      <w:r w:rsidR="00402FA0">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402FA0" w:rsidRPr="00402FA0">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402FA0">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402FA0" w:rsidRPr="00402FA0">
        <w:t>[16]</w:t>
      </w:r>
      <w:r w:rsidR="00175420" w:rsidRPr="005A63CA">
        <w:rPr>
          <w:lang w:val="en-GB"/>
        </w:rPr>
        <w:fldChar w:fldCharType="end"/>
      </w:r>
      <w:r w:rsidRPr="005A63CA">
        <w:rPr>
          <w:lang w:val="en-GB"/>
        </w:rPr>
        <w:t xml:space="preserve">, Moire fringe topography </w:t>
      </w:r>
      <w:r w:rsidR="000777E0" w:rsidRPr="005A63CA">
        <w:rPr>
          <w:lang w:val="en-GB"/>
        </w:rPr>
        <w:fldChar w:fldCharType="begin"/>
      </w:r>
      <w:r w:rsidR="00402FA0">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402FA0" w:rsidRPr="00402FA0">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402FA0">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402FA0" w:rsidRPr="00402FA0">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402FA0">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402FA0" w:rsidRPr="00402FA0">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402FA0">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402FA0" w:rsidRPr="00402FA0">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402FA0">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402FA0" w:rsidRPr="00402FA0">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402FA0">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402FA0" w:rsidRPr="00402FA0">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032E2A37"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402FA0">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402FA0" w:rsidRPr="00402FA0">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65272EC0" w:rsidR="00E40AD3" w:rsidRPr="00621204" w:rsidRDefault="00725A06" w:rsidP="00C32383">
      <w:pPr>
        <w:pStyle w:val="MDPI31text"/>
        <w:rPr>
          <w:lang w:val="en-GB"/>
        </w:rPr>
      </w:pPr>
      <w:r w:rsidRPr="00621204">
        <w:rPr>
          <w:lang w:val="en-GB"/>
        </w:rPr>
        <w:t xml:space="preserve">A comprehensive search was conducted across several academic databases, including </w:t>
      </w:r>
      <w:r w:rsidR="00DE52D4" w:rsidRPr="00DE52D4">
        <w:rPr>
          <w:lang w:val="en-GB"/>
        </w:rPr>
        <w:t>MDPI, IEEE, Google Scholar</w:t>
      </w:r>
      <w:r w:rsidR="00DE52D4" w:rsidRPr="0067061E">
        <w:rPr>
          <w:color w:val="FF0000"/>
          <w:lang w:val="en-GB"/>
        </w:rPr>
        <w:t>, Scopus, and PubMed</w:t>
      </w:r>
      <w:r w:rsidRPr="00621204">
        <w:rPr>
          <w:lang w:val="en-GB"/>
        </w:rPr>
        <w:t xml:space="preserve">, </w:t>
      </w:r>
      <w:r w:rsidR="00DC5165">
        <w:rPr>
          <w:lang w:val="en-GB"/>
        </w:rPr>
        <w:t xml:space="preserve">with </w:t>
      </w:r>
      <w:r w:rsidR="000907CE">
        <w:rPr>
          <w:color w:val="FF0000"/>
          <w:lang w:val="en-GB"/>
        </w:rPr>
        <w:t xml:space="preserve">an aim to </w:t>
      </w:r>
      <w:r w:rsidR="00DC5165">
        <w:rPr>
          <w:color w:val="FF0000"/>
          <w:lang w:val="en-GB"/>
        </w:rPr>
        <w:t xml:space="preserve">find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00DF2EE0" w:rsidRPr="00DF2EE0">
        <w:rPr>
          <w:color w:val="FF0000"/>
          <w:lang w:val="en-GB"/>
        </w:rPr>
        <w:t>a</w:t>
      </w:r>
      <w:r w:rsidRPr="00621204">
        <w:rPr>
          <w:lang w:val="en-GB"/>
        </w:rPr>
        <w:t xml:space="preserve"> predefined set of keywords and combinations thereof were used to refine the search, ensuring the retrieval of pertinent </w:t>
      </w:r>
      <w:r w:rsidRPr="00621204">
        <w:rPr>
          <w:lang w:val="en-GB"/>
        </w:rPr>
        <w:lastRenderedPageBreak/>
        <w:t xml:space="preserve">studies 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w:t>
      </w:r>
      <w:r w:rsidR="00EB1BE2">
        <w:rPr>
          <w:color w:val="FF0000"/>
          <w:lang w:val="en-GB"/>
        </w:rPr>
        <w:t>the</w:t>
      </w:r>
      <w:r w:rsidR="00066F2A" w:rsidRPr="002F7C92">
        <w:rPr>
          <w:color w:val="FF0000"/>
          <w:lang w:val="en-GB"/>
        </w:rPr>
        <w:t xml:space="preserve"> “OR” condition</w:t>
      </w:r>
      <w:r w:rsidR="00FC4D6A">
        <w:rPr>
          <w:color w:val="FF0000"/>
          <w:lang w:val="en-GB"/>
        </w:rPr>
        <w:t xml:space="preserve"> </w:t>
      </w:r>
      <w:r w:rsidR="007B1207">
        <w:rPr>
          <w:color w:val="FF0000"/>
          <w:lang w:val="en-GB"/>
        </w:rPr>
        <w:t>i</w:t>
      </w:r>
      <w:r w:rsidR="007B1207" w:rsidRPr="007B1207">
        <w:rPr>
          <w:color w:val="FF0000"/>
          <w:lang w:val="en-GB"/>
        </w:rPr>
        <w:t xml:space="preserve">n order to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 xml:space="preserve">Smart Sensing Chair </w:t>
      </w:r>
      <w:r w:rsidR="00250FDD">
        <w:rPr>
          <w:color w:val="FF0000"/>
          <w:lang w:val="en-GB"/>
        </w:rPr>
        <w:t>OR</w:t>
      </w:r>
      <w:r w:rsidR="00C32383" w:rsidRPr="00C32383">
        <w:rPr>
          <w:color w:val="FF0000"/>
          <w:lang w:val="en-GB"/>
        </w:rPr>
        <w:t xml:space="preserve">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7DF98B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w:t>
      </w:r>
      <w:r w:rsidR="00C65296">
        <w:rPr>
          <w:color w:val="FF0000"/>
          <w:lang w:val="en-GB"/>
        </w:rPr>
        <w:t xml:space="preserve"> </w:t>
      </w:r>
      <w:r w:rsidR="002C211D" w:rsidRPr="006F4B33">
        <w:rPr>
          <w:color w:val="FF0000"/>
          <w:lang w:val="en-GB"/>
        </w:rPr>
        <w:t>2930 papers from Google Scholar</w:t>
      </w:r>
      <w:r w:rsidR="0067061E">
        <w:rPr>
          <w:color w:val="FF0000"/>
          <w:lang w:val="en-GB"/>
        </w:rPr>
        <w:t xml:space="preserve">, </w:t>
      </w:r>
      <w:r w:rsidR="00C65296">
        <w:rPr>
          <w:color w:val="FF0000"/>
          <w:lang w:val="en-GB"/>
        </w:rPr>
        <w:t>618 from Scopus</w:t>
      </w:r>
      <w:r w:rsidR="0067061E">
        <w:rPr>
          <w:color w:val="FF0000"/>
          <w:lang w:val="en-GB"/>
        </w:rPr>
        <w:t>, and 4084 from PubMed</w:t>
      </w:r>
      <w:r w:rsidR="002C211D" w:rsidRPr="006F4B33">
        <w:rPr>
          <w:color w:val="FF0000"/>
          <w:lang w:val="en-GB"/>
        </w:rPr>
        <w:t xml:space="preserve">.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xml:space="preserve">, resulted in a total of </w:t>
      </w:r>
      <w:r w:rsidRPr="00D47DD0">
        <w:rPr>
          <w:color w:val="FF0000"/>
          <w:highlight w:val="yellow"/>
          <w:lang w:val="en-GB"/>
        </w:rPr>
        <w:t>3</w:t>
      </w:r>
      <w:r w:rsidR="00D47DD0" w:rsidRPr="00D47DD0">
        <w:rPr>
          <w:color w:val="FF0000"/>
          <w:highlight w:val="yellow"/>
          <w:lang w:val="en-GB"/>
        </w:rPr>
        <w:t>9</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0DFB39CA" w14:textId="77777777" w:rsidR="00D54F66" w:rsidRDefault="00D54F66" w:rsidP="00A759D5">
      <w:pPr>
        <w:pStyle w:val="MDPI52figure"/>
        <w:rPr>
          <w:noProof/>
        </w:rPr>
      </w:pPr>
    </w:p>
    <w:p w14:paraId="6FF7A81E" w14:textId="77777777" w:rsidR="00093D4C" w:rsidRDefault="00093D4C" w:rsidP="00A759D5">
      <w:pPr>
        <w:pStyle w:val="MDPI52figure"/>
        <w:rPr>
          <w:noProof/>
        </w:rPr>
      </w:pPr>
    </w:p>
    <w:p w14:paraId="689C1B5F" w14:textId="77777777" w:rsidR="00D346C8" w:rsidRDefault="00D346C8" w:rsidP="00A759D5">
      <w:pPr>
        <w:pStyle w:val="MDPI52figure"/>
        <w:rPr>
          <w:noProof/>
        </w:rPr>
      </w:pPr>
    </w:p>
    <w:p w14:paraId="74479C04" w14:textId="415157A5" w:rsidR="00A759D5" w:rsidRPr="00621204" w:rsidRDefault="00D346C8" w:rsidP="00A759D5">
      <w:pPr>
        <w:pStyle w:val="MDPI52figure"/>
        <w:rPr>
          <w:lang w:val="en-GB"/>
        </w:rPr>
      </w:pPr>
      <w:r>
        <w:rPr>
          <w:noProof/>
        </w:rPr>
        <w:lastRenderedPageBreak/>
        <w:drawing>
          <wp:inline distT="0" distB="0" distL="0" distR="0" wp14:anchorId="0A99126A" wp14:editId="709CC64E">
            <wp:extent cx="5780691" cy="4276325"/>
            <wp:effectExtent l="19050" t="19050" r="0" b="0"/>
            <wp:docPr id="40747429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74292" name="Picture 2" descr="A diagram of a flow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082" t="-2842" r="-2348" b="-2601"/>
                    <a:stretch/>
                  </pic:blipFill>
                  <pic:spPr bwMode="auto">
                    <a:xfrm>
                      <a:off x="0" y="0"/>
                      <a:ext cx="5788813" cy="42823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75BF86EB" w:rsidR="00804934" w:rsidRPr="00F220D4" w:rsidRDefault="00804934" w:rsidP="00634D43">
            <w:pPr>
              <w:pStyle w:val="MDPI42tablebody"/>
              <w:spacing w:line="240" w:lineRule="auto"/>
            </w:pPr>
            <w:r>
              <w:fldChar w:fldCharType="begin"/>
            </w:r>
            <w:r w:rsidR="00402FA0">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402FA0" w:rsidRPr="00402FA0">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4A228ECC" w:rsidR="00804934" w:rsidRPr="00F220D4" w:rsidRDefault="00804934" w:rsidP="00634D43">
            <w:pPr>
              <w:pStyle w:val="MDPI42tablebody"/>
              <w:spacing w:line="240" w:lineRule="auto"/>
            </w:pPr>
            <w:r>
              <w:fldChar w:fldCharType="begin"/>
            </w:r>
            <w:r w:rsidR="00402FA0">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402FA0" w:rsidRPr="00402FA0">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r>
              <w:t>LightGBM</w:t>
            </w:r>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5CD8B2EF" w:rsidR="00804934" w:rsidRPr="00F220D4" w:rsidRDefault="00B87CF5" w:rsidP="00634D43">
            <w:pPr>
              <w:pStyle w:val="MDPI42tablebody"/>
              <w:spacing w:line="240" w:lineRule="auto"/>
            </w:pPr>
            <w:r>
              <w:t>-</w:t>
            </w:r>
          </w:p>
        </w:tc>
      </w:tr>
      <w:tr w:rsidR="00E77DF9" w:rsidRPr="00EF08AF" w14:paraId="2FA70807" w14:textId="77777777" w:rsidTr="00D6714D">
        <w:trPr>
          <w:trHeight w:val="290"/>
        </w:trPr>
        <w:tc>
          <w:tcPr>
            <w:tcW w:w="603" w:type="dxa"/>
            <w:shd w:val="clear" w:color="auto" w:fill="auto"/>
            <w:vAlign w:val="center"/>
          </w:tcPr>
          <w:p w14:paraId="17802512" w14:textId="3E0FF666" w:rsidR="00804934" w:rsidRPr="00F220D4" w:rsidRDefault="008B7C55" w:rsidP="00634D43">
            <w:pPr>
              <w:pStyle w:val="MDPI42tablebody"/>
              <w:spacing w:line="240" w:lineRule="auto"/>
            </w:pPr>
            <w:r>
              <w:fldChar w:fldCharType="begin"/>
            </w:r>
            <w:r w:rsidR="00402FA0">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402FA0" w:rsidRPr="00402FA0">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11F4D620" w:rsidR="00392173" w:rsidRDefault="00392173" w:rsidP="00634D43">
            <w:pPr>
              <w:pStyle w:val="MDPI42tablebody"/>
              <w:spacing w:line="240" w:lineRule="auto"/>
            </w:pPr>
            <w:r>
              <w:fldChar w:fldCharType="begin"/>
            </w:r>
            <w:r w:rsidR="00402FA0">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402FA0" w:rsidRPr="00402FA0">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57E28A7" w:rsidR="00AE18FA" w:rsidRDefault="00AE18FA" w:rsidP="00AE18FA">
            <w:pPr>
              <w:pStyle w:val="MDPI42tablebody"/>
              <w:spacing w:line="240" w:lineRule="auto"/>
            </w:pPr>
            <w:r>
              <w:fldChar w:fldCharType="begin"/>
            </w:r>
            <w:r w:rsidR="00402FA0">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402FA0" w:rsidRPr="00402FA0">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15264B42" w:rsidR="0033798B" w:rsidRDefault="0033798B" w:rsidP="00AE18FA">
            <w:pPr>
              <w:pStyle w:val="MDPI42tablebody"/>
              <w:spacing w:line="240" w:lineRule="auto"/>
            </w:pPr>
            <w:r>
              <w:fldChar w:fldCharType="begin"/>
            </w:r>
            <w:r w:rsidR="00402FA0">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402FA0" w:rsidRPr="00402FA0">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72A3B43F" w:rsidR="0033798B" w:rsidRDefault="00B87CF5" w:rsidP="00AE18FA">
            <w:pPr>
              <w:pStyle w:val="MDPI42tablebody"/>
              <w:spacing w:line="240" w:lineRule="auto"/>
            </w:pPr>
            <w:r>
              <w:t>-</w:t>
            </w:r>
          </w:p>
        </w:tc>
      </w:tr>
      <w:tr w:rsidR="00352E94" w:rsidRPr="00EF08AF" w14:paraId="2BDDFC3B" w14:textId="77777777" w:rsidTr="00D6714D">
        <w:trPr>
          <w:trHeight w:val="290"/>
        </w:trPr>
        <w:tc>
          <w:tcPr>
            <w:tcW w:w="603" w:type="dxa"/>
            <w:shd w:val="clear" w:color="auto" w:fill="auto"/>
            <w:vAlign w:val="center"/>
          </w:tcPr>
          <w:p w14:paraId="1A2CF696" w14:textId="6F8B292A" w:rsidR="00352E94" w:rsidRPr="0036557C" w:rsidRDefault="00421E31" w:rsidP="00AE18FA">
            <w:pPr>
              <w:pStyle w:val="MDPI42tablebody"/>
              <w:spacing w:line="240" w:lineRule="auto"/>
              <w:rPr>
                <w:color w:val="FF0000"/>
              </w:rPr>
            </w:pPr>
            <w:r>
              <w:rPr>
                <w:color w:val="FF0000"/>
              </w:rPr>
              <w:fldChar w:fldCharType="begin"/>
            </w:r>
            <w:r w:rsidR="008F7398">
              <w:rPr>
                <w:color w:val="FF0000"/>
              </w:rPr>
              <w:instrText xml:space="preserve"> ADDIN ZOTERO_ITEM CSL_CITATION {"citationID":"AvHvaXAM","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8F7398" w:rsidRPr="008F7398">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01C89C10" w:rsidR="00571C08" w:rsidRDefault="00571C08" w:rsidP="00AE18FA">
            <w:pPr>
              <w:pStyle w:val="MDPI42tablebody"/>
              <w:spacing w:line="240" w:lineRule="auto"/>
            </w:pPr>
            <w:r>
              <w:fldChar w:fldCharType="begin"/>
            </w:r>
            <w:r w:rsidR="00DF3509">
              <w:instrText xml:space="preserve"> ADDIN ZOTERO_ITEM CSL_CITATION {"citationID":"wFZNAaZj","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DF3509" w:rsidRPr="00DF3509">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7DFD7BE5" w:rsidR="005C5387" w:rsidRDefault="005C5387" w:rsidP="00AE18FA">
            <w:pPr>
              <w:pStyle w:val="MDPI42tablebody"/>
              <w:spacing w:line="240" w:lineRule="auto"/>
            </w:pPr>
            <w:r>
              <w:fldChar w:fldCharType="begin"/>
            </w:r>
            <w:r w:rsidR="00402FA0">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402FA0" w:rsidRPr="00402FA0">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47909930" w:rsidR="00D1027E" w:rsidRDefault="001863F1" w:rsidP="00AE18FA">
            <w:pPr>
              <w:pStyle w:val="MDPI42tablebody"/>
              <w:spacing w:line="240" w:lineRule="auto"/>
            </w:pPr>
            <w:r>
              <w:lastRenderedPageBreak/>
              <w:fldChar w:fldCharType="begin"/>
            </w:r>
            <w:r w:rsidR="001D74F5">
              <w:instrText xml:space="preserve"> ADDIN ZOTERO_ITEM CSL_CITATION {"citationID":"vrzMKlI8","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1D74F5" w:rsidRPr="001D74F5">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4403FD64" w:rsidR="00D1027E" w:rsidRDefault="005925AE" w:rsidP="00571C08">
            <w:pPr>
              <w:pStyle w:val="MDPI42tablebody"/>
              <w:spacing w:line="240" w:lineRule="auto"/>
            </w:pPr>
            <w:r>
              <w:t>-</w:t>
            </w:r>
          </w:p>
        </w:tc>
      </w:tr>
      <w:tr w:rsidR="00354A66" w:rsidRPr="00EF08AF" w14:paraId="439348C3" w14:textId="77777777" w:rsidTr="00D6714D">
        <w:trPr>
          <w:trHeight w:val="290"/>
        </w:trPr>
        <w:tc>
          <w:tcPr>
            <w:tcW w:w="603" w:type="dxa"/>
            <w:shd w:val="clear" w:color="auto" w:fill="auto"/>
            <w:vAlign w:val="center"/>
          </w:tcPr>
          <w:p w14:paraId="78993357" w14:textId="64653107" w:rsidR="00354A66" w:rsidRDefault="00354A66" w:rsidP="00AE18FA">
            <w:pPr>
              <w:pStyle w:val="MDPI42tablebody"/>
              <w:spacing w:line="240" w:lineRule="auto"/>
            </w:pPr>
            <w:r>
              <w:fldChar w:fldCharType="begin"/>
            </w:r>
            <w:r w:rsidR="00402FA0">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402FA0" w:rsidRPr="00402FA0">
              <w:t>[33]</w:t>
            </w:r>
            <w:r>
              <w:fldChar w:fldCharType="end"/>
            </w:r>
          </w:p>
        </w:tc>
        <w:tc>
          <w:tcPr>
            <w:tcW w:w="1752" w:type="dxa"/>
            <w:shd w:val="clear" w:color="auto" w:fill="auto"/>
            <w:vAlign w:val="center"/>
          </w:tcPr>
          <w:p w14:paraId="28539A8D" w14:textId="185C9540" w:rsidR="00354A66" w:rsidRDefault="00202D86" w:rsidP="00AE18FA">
            <w:pPr>
              <w:pStyle w:val="MDPI42tablebody"/>
              <w:spacing w:line="240" w:lineRule="auto"/>
            </w:pPr>
            <w:r>
              <w:t>Camera</w:t>
            </w:r>
            <w:r w:rsidR="00AE6D79">
              <w:t xml:space="preserve"> &amp; </w:t>
            </w:r>
            <w:r w:rsidR="00AE6D79" w:rsidRPr="00AE6D79">
              <w:t xml:space="preserve">RFID </w:t>
            </w:r>
            <w:r w:rsidR="00AE6D79">
              <w:t>T</w:t>
            </w:r>
            <w:r w:rsidR="00AE6D79" w:rsidRPr="00AE6D79">
              <w:t>ags</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8963D96" w:rsidR="00760AB0" w:rsidRDefault="0083791F" w:rsidP="00AE18FA">
            <w:pPr>
              <w:pStyle w:val="MDPI42tablebody"/>
              <w:spacing w:line="240" w:lineRule="auto"/>
            </w:pPr>
            <w:r>
              <w:fldChar w:fldCharType="begin"/>
            </w:r>
            <w:r w:rsidR="00402FA0">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402FA0" w:rsidRPr="00402FA0">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63EA1091" w:rsidR="006907A9" w:rsidRDefault="006907A9" w:rsidP="00AE18FA">
            <w:pPr>
              <w:pStyle w:val="MDPI42tablebody"/>
              <w:spacing w:line="240" w:lineRule="auto"/>
            </w:pPr>
            <w:r>
              <w:fldChar w:fldCharType="begin"/>
            </w:r>
            <w:r w:rsidR="00402FA0">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402FA0" w:rsidRPr="00402FA0">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0A8FBEE5" w:rsidR="002D09F0" w:rsidRDefault="002D09F0" w:rsidP="00AE18FA">
            <w:pPr>
              <w:pStyle w:val="MDPI42tablebody"/>
              <w:spacing w:line="240" w:lineRule="auto"/>
            </w:pPr>
            <w:r>
              <w:fldChar w:fldCharType="begin"/>
            </w:r>
            <w:r w:rsidR="00402FA0">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402FA0" w:rsidRPr="00402FA0">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409957A6" w:rsidR="008A711E" w:rsidRDefault="008A711E" w:rsidP="00AE18FA">
            <w:pPr>
              <w:pStyle w:val="MDPI42tablebody"/>
              <w:spacing w:line="240" w:lineRule="auto"/>
            </w:pPr>
            <w:r>
              <w:fldChar w:fldCharType="begin"/>
            </w:r>
            <w:r w:rsidR="00402FA0">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402FA0" w:rsidRPr="00402FA0">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r>
              <w:t>SimpleLogistic</w:t>
            </w:r>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3936B74F" w:rsidR="00A63AD4" w:rsidRDefault="00A63AD4" w:rsidP="00AE18FA">
            <w:pPr>
              <w:pStyle w:val="MDPI42tablebody"/>
              <w:spacing w:line="240" w:lineRule="auto"/>
            </w:pPr>
            <w:r>
              <w:fldChar w:fldCharType="begin"/>
            </w:r>
            <w:r w:rsidR="00402FA0">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402FA0" w:rsidRPr="00402FA0">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086F8152" w:rsidR="00CC73E3" w:rsidRDefault="00443BD3" w:rsidP="00AE18FA">
            <w:pPr>
              <w:pStyle w:val="MDPI42tablebody"/>
              <w:spacing w:line="240" w:lineRule="auto"/>
            </w:pPr>
            <w:r>
              <w:fldChar w:fldCharType="begin"/>
            </w:r>
            <w:r w:rsidR="00402FA0">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402FA0" w:rsidRPr="00402FA0">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47B363CB" w:rsidR="00443BD3" w:rsidRDefault="00A847CE" w:rsidP="00AE18FA">
            <w:pPr>
              <w:pStyle w:val="MDPI42tablebody"/>
              <w:spacing w:line="240" w:lineRule="auto"/>
            </w:pPr>
            <w:r>
              <w:fldChar w:fldCharType="begin"/>
            </w:r>
            <w:r w:rsidR="00402FA0">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402FA0" w:rsidRPr="00402FA0">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CF656D4" w:rsidR="006C1282" w:rsidRDefault="003935AB" w:rsidP="00AE18FA">
            <w:pPr>
              <w:pStyle w:val="MDPI42tablebody"/>
              <w:spacing w:line="240" w:lineRule="auto"/>
            </w:pPr>
            <w:r>
              <w:fldChar w:fldCharType="begin"/>
            </w:r>
            <w:r w:rsidR="00402FA0">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402FA0" w:rsidRPr="00402FA0">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008ACE35" w:rsidR="00F61507" w:rsidRDefault="00F61507" w:rsidP="00AE18FA">
            <w:pPr>
              <w:pStyle w:val="MDPI42tablebody"/>
              <w:spacing w:line="240" w:lineRule="auto"/>
            </w:pPr>
            <w:r>
              <w:fldChar w:fldCharType="begin"/>
            </w:r>
            <w:r w:rsidR="00402FA0">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402FA0" w:rsidRPr="00402FA0">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2BE9F0C6" w:rsidR="00DF5919" w:rsidRDefault="00DF5919" w:rsidP="00AE18FA">
            <w:pPr>
              <w:pStyle w:val="MDPI42tablebody"/>
              <w:spacing w:line="240" w:lineRule="auto"/>
            </w:pPr>
            <w:r>
              <w:fldChar w:fldCharType="begin"/>
            </w:r>
            <w:r w:rsidR="00402FA0">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402FA0" w:rsidRPr="00402FA0">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49667308" w:rsidR="009B09F4" w:rsidRDefault="00A92220" w:rsidP="00AE18FA">
            <w:pPr>
              <w:pStyle w:val="MDPI42tablebody"/>
              <w:spacing w:line="240" w:lineRule="auto"/>
            </w:pPr>
            <w:r>
              <w:fldChar w:fldCharType="begin"/>
            </w:r>
            <w:r w:rsidR="00402FA0">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402FA0" w:rsidRPr="00402FA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59FF37CB" w:rsidR="009B09F4" w:rsidRDefault="00A92220" w:rsidP="00AE18FA">
            <w:pPr>
              <w:pStyle w:val="MDPI42tablebody"/>
              <w:spacing w:line="240" w:lineRule="auto"/>
            </w:pPr>
            <w:r>
              <w:fldChar w:fldCharType="begin"/>
            </w:r>
            <w:r w:rsidR="00402FA0">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402FA0" w:rsidRPr="00402FA0">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57BF057A" w:rsidR="001B51AE" w:rsidRDefault="00840097" w:rsidP="00AE18FA">
            <w:pPr>
              <w:pStyle w:val="MDPI42tablebody"/>
              <w:spacing w:line="240" w:lineRule="auto"/>
            </w:pPr>
            <w:r>
              <w:fldChar w:fldCharType="begin"/>
            </w:r>
            <w:r w:rsidR="00402FA0">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402FA0" w:rsidRPr="00402FA0">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17AED0F6" w:rsidR="00142FB8" w:rsidRDefault="002346A9" w:rsidP="00AE18FA">
            <w:pPr>
              <w:pStyle w:val="MDPI42tablebody"/>
              <w:spacing w:line="240" w:lineRule="auto"/>
            </w:pPr>
            <w:r>
              <w:fldChar w:fldCharType="begin"/>
            </w:r>
            <w:r w:rsidR="00402FA0">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402FA0" w:rsidRPr="00402FA0">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1CA392BC" w:rsidR="007C3851" w:rsidRDefault="002E03F4" w:rsidP="00AE18FA">
            <w:pPr>
              <w:pStyle w:val="MDPI42tablebody"/>
              <w:spacing w:line="240" w:lineRule="auto"/>
            </w:pPr>
            <w:r>
              <w:fldChar w:fldCharType="begin"/>
            </w:r>
            <w:r w:rsidR="00402FA0">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402FA0" w:rsidRPr="00402FA0">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3D079C80" w:rsidR="00D56C28" w:rsidRDefault="001D7466" w:rsidP="00AE18FA">
            <w:pPr>
              <w:pStyle w:val="MDPI42tablebody"/>
              <w:spacing w:line="240" w:lineRule="auto"/>
            </w:pPr>
            <w:r>
              <w:fldChar w:fldCharType="begin"/>
            </w:r>
            <w:r w:rsidR="00402FA0">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402FA0" w:rsidRPr="00402FA0">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17DB9E44" w:rsidR="004A4364" w:rsidRDefault="00C85DB6" w:rsidP="00AE18FA">
            <w:pPr>
              <w:pStyle w:val="MDPI42tablebody"/>
              <w:spacing w:line="240" w:lineRule="auto"/>
            </w:pPr>
            <w:r>
              <w:fldChar w:fldCharType="begin"/>
            </w:r>
            <w:r w:rsidR="00402FA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402FA0" w:rsidRPr="00402FA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0412482E" w:rsidR="00B85800" w:rsidRDefault="00B85800" w:rsidP="00AE18FA">
            <w:pPr>
              <w:pStyle w:val="MDPI42tablebody"/>
              <w:spacing w:line="240" w:lineRule="auto"/>
            </w:pPr>
            <w:r>
              <w:fldChar w:fldCharType="begin"/>
            </w:r>
            <w:r w:rsidR="00402FA0">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402FA0" w:rsidRPr="00402FA0">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5A9B17FE" w:rsidR="00644FD7" w:rsidRDefault="00644FD7" w:rsidP="00AE18FA">
            <w:pPr>
              <w:pStyle w:val="MDPI42tablebody"/>
              <w:spacing w:line="240" w:lineRule="auto"/>
            </w:pPr>
            <w:r>
              <w:fldChar w:fldCharType="begin"/>
            </w:r>
            <w:r w:rsidR="00402FA0">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402FA0" w:rsidRPr="00402FA0">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54071886" w:rsidR="00644FD7" w:rsidRDefault="00B87CF5" w:rsidP="00571C08">
            <w:pPr>
              <w:pStyle w:val="MDPI42tablebody"/>
              <w:spacing w:line="240" w:lineRule="auto"/>
            </w:pPr>
            <w:r>
              <w:t>-</w:t>
            </w:r>
          </w:p>
        </w:tc>
      </w:tr>
      <w:tr w:rsidR="00176CBA" w:rsidRPr="00EF08AF" w14:paraId="1461A247" w14:textId="77777777" w:rsidTr="00D6714D">
        <w:trPr>
          <w:trHeight w:val="290"/>
        </w:trPr>
        <w:tc>
          <w:tcPr>
            <w:tcW w:w="603" w:type="dxa"/>
            <w:shd w:val="clear" w:color="auto" w:fill="auto"/>
            <w:vAlign w:val="center"/>
          </w:tcPr>
          <w:p w14:paraId="1A87B0AB" w14:textId="68829CB6" w:rsidR="00176CBA" w:rsidRDefault="00275339" w:rsidP="00AE18FA">
            <w:pPr>
              <w:pStyle w:val="MDPI42tablebody"/>
              <w:spacing w:line="240" w:lineRule="auto"/>
            </w:pPr>
            <w:r>
              <w:fldChar w:fldCharType="begin"/>
            </w:r>
            <w:r w:rsidR="00402FA0">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402FA0" w:rsidRPr="00402FA0">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3B9B6AE" w:rsidR="00277CAE" w:rsidRDefault="00277CAE" w:rsidP="00277CAE">
            <w:pPr>
              <w:pStyle w:val="MDPI42tablebody"/>
              <w:spacing w:line="240" w:lineRule="auto"/>
            </w:pPr>
            <w:r>
              <w:fldChar w:fldCharType="begin"/>
            </w:r>
            <w:r w:rsidR="00402FA0">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402FA0" w:rsidRPr="00402FA0">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CNN &amp; LBCNet</w:t>
            </w:r>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02232F3F" w:rsidR="002301F9" w:rsidRDefault="0042250C" w:rsidP="00277CAE">
            <w:pPr>
              <w:pStyle w:val="MDPI42tablebody"/>
              <w:spacing w:line="240" w:lineRule="auto"/>
            </w:pPr>
            <w:r>
              <w:fldChar w:fldCharType="begin"/>
            </w:r>
            <w:r w:rsidR="00402FA0">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402FA0" w:rsidRPr="00402FA0">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033ACB53" w:rsidR="009A35EA" w:rsidRDefault="00F61DCC" w:rsidP="00277CAE">
            <w:pPr>
              <w:pStyle w:val="MDPI42tablebody"/>
              <w:spacing w:line="240" w:lineRule="auto"/>
            </w:pPr>
            <w:r>
              <w:fldChar w:fldCharType="begin"/>
            </w:r>
            <w:r w:rsidR="00402FA0">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02FA0" w:rsidRPr="00402FA0">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r w:rsidR="00F72B35" w:rsidRPr="00EF08AF" w14:paraId="65969697" w14:textId="77777777" w:rsidTr="00D6714D">
        <w:trPr>
          <w:trHeight w:val="290"/>
        </w:trPr>
        <w:tc>
          <w:tcPr>
            <w:tcW w:w="603" w:type="dxa"/>
            <w:shd w:val="clear" w:color="auto" w:fill="auto"/>
            <w:vAlign w:val="center"/>
          </w:tcPr>
          <w:p w14:paraId="12B4E8BF" w14:textId="5358FCF4" w:rsidR="00F72B35" w:rsidRDefault="00FF3C65" w:rsidP="00277CAE">
            <w:pPr>
              <w:pStyle w:val="MDPI42tablebody"/>
              <w:spacing w:line="240" w:lineRule="auto"/>
            </w:pPr>
            <w:r>
              <w:fldChar w:fldCharType="begin"/>
            </w:r>
            <w:r w:rsidR="00402FA0">
              <w:instrText xml:space="preserve"> ADDIN ZOTERO_ITEM CSL_CITATION {"citationID":"h2PV6LI9","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fldChar w:fldCharType="separate"/>
            </w:r>
            <w:r w:rsidR="00402FA0" w:rsidRPr="00402FA0">
              <w:t>[57]</w:t>
            </w:r>
            <w:r>
              <w:fldChar w:fldCharType="end"/>
            </w:r>
          </w:p>
        </w:tc>
        <w:tc>
          <w:tcPr>
            <w:tcW w:w="1752" w:type="dxa"/>
            <w:shd w:val="clear" w:color="auto" w:fill="auto"/>
            <w:vAlign w:val="center"/>
          </w:tcPr>
          <w:p w14:paraId="4151A2E1" w14:textId="15F25683" w:rsidR="00F72B35" w:rsidRDefault="00FF3C65" w:rsidP="00277CAE">
            <w:pPr>
              <w:pStyle w:val="MDPI42tablebody"/>
              <w:spacing w:line="240" w:lineRule="auto"/>
            </w:pPr>
            <w:r>
              <w:t>Pressure Sensor</w:t>
            </w:r>
          </w:p>
        </w:tc>
        <w:tc>
          <w:tcPr>
            <w:tcW w:w="1170" w:type="dxa"/>
            <w:shd w:val="clear" w:color="auto" w:fill="auto"/>
            <w:vAlign w:val="center"/>
          </w:tcPr>
          <w:p w14:paraId="73E2741E" w14:textId="38F1C233" w:rsidR="00F72B35" w:rsidRDefault="003819AD" w:rsidP="00277CAE">
            <w:pPr>
              <w:pStyle w:val="MDPI42tablebody"/>
              <w:spacing w:line="240" w:lineRule="auto"/>
            </w:pPr>
            <w:r>
              <w:t>5</w:t>
            </w:r>
          </w:p>
        </w:tc>
        <w:tc>
          <w:tcPr>
            <w:tcW w:w="2160" w:type="dxa"/>
            <w:vAlign w:val="center"/>
          </w:tcPr>
          <w:p w14:paraId="518D8FB2" w14:textId="37764FC2" w:rsidR="00F72B35" w:rsidRDefault="003819AD" w:rsidP="00277CAE">
            <w:pPr>
              <w:pStyle w:val="MDPI42tablebody"/>
              <w:spacing w:line="240" w:lineRule="auto"/>
            </w:pPr>
            <w:r>
              <w:t>KNN</w:t>
            </w:r>
          </w:p>
        </w:tc>
        <w:tc>
          <w:tcPr>
            <w:tcW w:w="990" w:type="dxa"/>
            <w:vAlign w:val="center"/>
          </w:tcPr>
          <w:p w14:paraId="3ECE6F9D" w14:textId="1CA383FB" w:rsidR="00F72B35" w:rsidRDefault="003819AD" w:rsidP="00277CAE">
            <w:pPr>
              <w:pStyle w:val="MDPI42tablebody"/>
              <w:spacing w:line="240" w:lineRule="auto"/>
            </w:pPr>
            <w:r>
              <w:t>98.33%</w:t>
            </w:r>
          </w:p>
        </w:tc>
        <w:tc>
          <w:tcPr>
            <w:tcW w:w="1908" w:type="dxa"/>
            <w:vAlign w:val="center"/>
          </w:tcPr>
          <w:p w14:paraId="109CAC9C" w14:textId="480B02DC" w:rsidR="00F72B35" w:rsidRDefault="003819AD" w:rsidP="00277CAE">
            <w:pPr>
              <w:pStyle w:val="MDPI42tablebody"/>
              <w:spacing w:line="240" w:lineRule="auto"/>
            </w:pPr>
            <w:r>
              <w:t>-</w:t>
            </w:r>
          </w:p>
        </w:tc>
      </w:tr>
      <w:tr w:rsidR="00F72B35" w:rsidRPr="00EF08AF" w14:paraId="4D420E0C" w14:textId="77777777" w:rsidTr="00D6714D">
        <w:trPr>
          <w:trHeight w:val="290"/>
        </w:trPr>
        <w:tc>
          <w:tcPr>
            <w:tcW w:w="603" w:type="dxa"/>
            <w:shd w:val="clear" w:color="auto" w:fill="auto"/>
            <w:vAlign w:val="center"/>
          </w:tcPr>
          <w:p w14:paraId="4044BA18" w14:textId="38559C99" w:rsidR="00F72B35" w:rsidRDefault="003819AD" w:rsidP="00277CAE">
            <w:pPr>
              <w:pStyle w:val="MDPI42tablebody"/>
              <w:spacing w:line="240" w:lineRule="auto"/>
            </w:pPr>
            <w:r>
              <w:fldChar w:fldCharType="begin"/>
            </w:r>
            <w:r w:rsidR="00402FA0">
              <w:instrText xml:space="preserve"> ADDIN ZOTERO_ITEM CSL_CITATION {"citationID":"pCGB4Hca","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fldChar w:fldCharType="separate"/>
            </w:r>
            <w:r w:rsidR="00402FA0" w:rsidRPr="00402FA0">
              <w:t>[58]</w:t>
            </w:r>
            <w:r>
              <w:fldChar w:fldCharType="end"/>
            </w:r>
          </w:p>
        </w:tc>
        <w:tc>
          <w:tcPr>
            <w:tcW w:w="1752" w:type="dxa"/>
            <w:shd w:val="clear" w:color="auto" w:fill="auto"/>
            <w:vAlign w:val="center"/>
          </w:tcPr>
          <w:p w14:paraId="27A410D9" w14:textId="3ECAD717" w:rsidR="00F72B35" w:rsidRDefault="003819AD" w:rsidP="00277CAE">
            <w:pPr>
              <w:pStyle w:val="MDPI42tablebody"/>
              <w:spacing w:line="240" w:lineRule="auto"/>
            </w:pPr>
            <w:r>
              <w:t>Pressure Sensor</w:t>
            </w:r>
          </w:p>
        </w:tc>
        <w:tc>
          <w:tcPr>
            <w:tcW w:w="1170" w:type="dxa"/>
            <w:shd w:val="clear" w:color="auto" w:fill="auto"/>
            <w:vAlign w:val="center"/>
          </w:tcPr>
          <w:p w14:paraId="5C271E69" w14:textId="0C027CCB" w:rsidR="00F72B35" w:rsidRDefault="003819AD" w:rsidP="00277CAE">
            <w:pPr>
              <w:pStyle w:val="MDPI42tablebody"/>
              <w:spacing w:line="240" w:lineRule="auto"/>
            </w:pPr>
            <w:r>
              <w:t>5</w:t>
            </w:r>
          </w:p>
        </w:tc>
        <w:tc>
          <w:tcPr>
            <w:tcW w:w="2160" w:type="dxa"/>
            <w:vAlign w:val="center"/>
          </w:tcPr>
          <w:p w14:paraId="63C68A38" w14:textId="382C6B88" w:rsidR="00F72B35" w:rsidRDefault="003819AD" w:rsidP="00277CAE">
            <w:pPr>
              <w:pStyle w:val="MDPI42tablebody"/>
              <w:spacing w:line="240" w:lineRule="auto"/>
            </w:pPr>
            <w:r>
              <w:t>LightGBM</w:t>
            </w:r>
          </w:p>
        </w:tc>
        <w:tc>
          <w:tcPr>
            <w:tcW w:w="990" w:type="dxa"/>
            <w:vAlign w:val="center"/>
          </w:tcPr>
          <w:p w14:paraId="52B16BA5" w14:textId="045996A1" w:rsidR="00F72B35" w:rsidRDefault="00F763B4" w:rsidP="00277CAE">
            <w:pPr>
              <w:pStyle w:val="MDPI42tablebody"/>
              <w:spacing w:line="240" w:lineRule="auto"/>
            </w:pPr>
            <w:r>
              <w:t>95.41%</w:t>
            </w:r>
          </w:p>
        </w:tc>
        <w:tc>
          <w:tcPr>
            <w:tcW w:w="1908" w:type="dxa"/>
            <w:vAlign w:val="center"/>
          </w:tcPr>
          <w:p w14:paraId="7B7B88F5" w14:textId="7BF46032" w:rsidR="00F72B35" w:rsidRDefault="00F763B4" w:rsidP="00277CAE">
            <w:pPr>
              <w:pStyle w:val="MDPI42tablebody"/>
              <w:spacing w:line="240" w:lineRule="auto"/>
            </w:pPr>
            <w:r>
              <w:t>-</w:t>
            </w:r>
          </w:p>
        </w:tc>
      </w:tr>
      <w:tr w:rsidR="00F72B35" w:rsidRPr="00EF08AF" w14:paraId="31CFA52D" w14:textId="77777777" w:rsidTr="00D6714D">
        <w:trPr>
          <w:trHeight w:val="290"/>
        </w:trPr>
        <w:tc>
          <w:tcPr>
            <w:tcW w:w="603" w:type="dxa"/>
            <w:shd w:val="clear" w:color="auto" w:fill="auto"/>
            <w:vAlign w:val="center"/>
          </w:tcPr>
          <w:p w14:paraId="5939C48A" w14:textId="67C6F7FE" w:rsidR="00F72B35" w:rsidRDefault="00F763B4" w:rsidP="00277CAE">
            <w:pPr>
              <w:pStyle w:val="MDPI42tablebody"/>
              <w:spacing w:line="240" w:lineRule="auto"/>
            </w:pPr>
            <w:r>
              <w:fldChar w:fldCharType="begin"/>
            </w:r>
            <w:r w:rsidR="00402FA0">
              <w:instrText xml:space="preserve"> ADDIN ZOTERO_ITEM CSL_CITATION {"citationID":"eVGZa8dR","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fldChar w:fldCharType="separate"/>
            </w:r>
            <w:r w:rsidR="00402FA0" w:rsidRPr="00402FA0">
              <w:t>[59]</w:t>
            </w:r>
            <w:r>
              <w:fldChar w:fldCharType="end"/>
            </w:r>
          </w:p>
        </w:tc>
        <w:tc>
          <w:tcPr>
            <w:tcW w:w="1752" w:type="dxa"/>
            <w:shd w:val="clear" w:color="auto" w:fill="auto"/>
            <w:vAlign w:val="center"/>
          </w:tcPr>
          <w:p w14:paraId="1835B90D" w14:textId="79DE6B44" w:rsidR="00F72B35" w:rsidRDefault="00F763B4" w:rsidP="00277CAE">
            <w:pPr>
              <w:pStyle w:val="MDPI42tablebody"/>
              <w:spacing w:line="240" w:lineRule="auto"/>
            </w:pPr>
            <w:r>
              <w:t>Pressure Sensor</w:t>
            </w:r>
          </w:p>
        </w:tc>
        <w:tc>
          <w:tcPr>
            <w:tcW w:w="1170" w:type="dxa"/>
            <w:shd w:val="clear" w:color="auto" w:fill="auto"/>
            <w:vAlign w:val="center"/>
          </w:tcPr>
          <w:p w14:paraId="6008F62C" w14:textId="483FAC01" w:rsidR="00F72B35" w:rsidRDefault="00F763B4" w:rsidP="00277CAE">
            <w:pPr>
              <w:pStyle w:val="MDPI42tablebody"/>
              <w:spacing w:line="240" w:lineRule="auto"/>
            </w:pPr>
            <w:r>
              <w:t>6</w:t>
            </w:r>
          </w:p>
        </w:tc>
        <w:tc>
          <w:tcPr>
            <w:tcW w:w="2160" w:type="dxa"/>
            <w:vAlign w:val="center"/>
          </w:tcPr>
          <w:p w14:paraId="52D8D6A4" w14:textId="5A08B800" w:rsidR="00F72B35" w:rsidRDefault="00F763B4" w:rsidP="00277CAE">
            <w:pPr>
              <w:pStyle w:val="MDPI42tablebody"/>
              <w:spacing w:line="240" w:lineRule="auto"/>
            </w:pPr>
            <w:r>
              <w:t>DNN</w:t>
            </w:r>
          </w:p>
        </w:tc>
        <w:tc>
          <w:tcPr>
            <w:tcW w:w="990" w:type="dxa"/>
            <w:vAlign w:val="center"/>
          </w:tcPr>
          <w:p w14:paraId="63AF378E" w14:textId="34991823" w:rsidR="00F72B35" w:rsidRDefault="00F763B4" w:rsidP="00277CAE">
            <w:pPr>
              <w:pStyle w:val="MDPI42tablebody"/>
              <w:spacing w:line="240" w:lineRule="auto"/>
            </w:pPr>
            <w:r>
              <w:t>93%</w:t>
            </w:r>
          </w:p>
        </w:tc>
        <w:tc>
          <w:tcPr>
            <w:tcW w:w="1908" w:type="dxa"/>
            <w:vAlign w:val="center"/>
          </w:tcPr>
          <w:p w14:paraId="53F32497" w14:textId="703FB9D9" w:rsidR="00F72B35" w:rsidRDefault="00F763B4" w:rsidP="00277CAE">
            <w:pPr>
              <w:pStyle w:val="MDPI42tablebody"/>
              <w:spacing w:line="240" w:lineRule="auto"/>
            </w:pPr>
            <w:r>
              <w:t>-</w:t>
            </w:r>
          </w:p>
        </w:tc>
      </w:tr>
      <w:tr w:rsidR="00F72B35" w:rsidRPr="00EF08AF" w14:paraId="619E6BBA" w14:textId="77777777" w:rsidTr="00D6714D">
        <w:trPr>
          <w:trHeight w:val="290"/>
        </w:trPr>
        <w:tc>
          <w:tcPr>
            <w:tcW w:w="603" w:type="dxa"/>
            <w:shd w:val="clear" w:color="auto" w:fill="auto"/>
            <w:vAlign w:val="center"/>
          </w:tcPr>
          <w:p w14:paraId="02D09A68" w14:textId="5AD7418D" w:rsidR="00F72B35" w:rsidRDefault="00E53CF8" w:rsidP="00277CAE">
            <w:pPr>
              <w:pStyle w:val="MDPI42tablebody"/>
              <w:spacing w:line="240" w:lineRule="auto"/>
            </w:pPr>
            <w:r>
              <w:fldChar w:fldCharType="begin"/>
            </w:r>
            <w:r w:rsidR="00402FA0">
              <w:instrText xml:space="preserve"> ADDIN ZOTERO_ITEM CSL_CITATION {"citationID":"FiSi5XFC","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fldChar w:fldCharType="separate"/>
            </w:r>
            <w:r w:rsidR="00402FA0" w:rsidRPr="00402FA0">
              <w:t>[60]</w:t>
            </w:r>
            <w:r>
              <w:fldChar w:fldCharType="end"/>
            </w:r>
          </w:p>
        </w:tc>
        <w:tc>
          <w:tcPr>
            <w:tcW w:w="1752" w:type="dxa"/>
            <w:shd w:val="clear" w:color="auto" w:fill="auto"/>
            <w:vAlign w:val="center"/>
          </w:tcPr>
          <w:p w14:paraId="17C03AF6" w14:textId="73140260" w:rsidR="00F72B35" w:rsidRDefault="00E53CF8" w:rsidP="00277CAE">
            <w:pPr>
              <w:pStyle w:val="MDPI42tablebody"/>
              <w:spacing w:line="240" w:lineRule="auto"/>
            </w:pPr>
            <w:r>
              <w:t>Pressure Sensor</w:t>
            </w:r>
          </w:p>
        </w:tc>
        <w:tc>
          <w:tcPr>
            <w:tcW w:w="1170" w:type="dxa"/>
            <w:shd w:val="clear" w:color="auto" w:fill="auto"/>
            <w:vAlign w:val="center"/>
          </w:tcPr>
          <w:p w14:paraId="44A2A52B" w14:textId="255F5CBB" w:rsidR="00F72B35" w:rsidRDefault="00E53CF8" w:rsidP="00277CAE">
            <w:pPr>
              <w:pStyle w:val="MDPI42tablebody"/>
              <w:spacing w:line="240" w:lineRule="auto"/>
            </w:pPr>
            <w:r>
              <w:t>5</w:t>
            </w:r>
          </w:p>
        </w:tc>
        <w:tc>
          <w:tcPr>
            <w:tcW w:w="2160" w:type="dxa"/>
            <w:vAlign w:val="center"/>
          </w:tcPr>
          <w:p w14:paraId="2EA73D23" w14:textId="395B7262" w:rsidR="00F72B35" w:rsidRDefault="00E53CF8" w:rsidP="00277CAE">
            <w:pPr>
              <w:pStyle w:val="MDPI42tablebody"/>
              <w:spacing w:line="240" w:lineRule="auto"/>
            </w:pPr>
            <w:r>
              <w:t>KNN</w:t>
            </w:r>
          </w:p>
        </w:tc>
        <w:tc>
          <w:tcPr>
            <w:tcW w:w="990" w:type="dxa"/>
            <w:vAlign w:val="center"/>
          </w:tcPr>
          <w:p w14:paraId="60E12B60" w14:textId="70D621D3" w:rsidR="00F72B35" w:rsidRDefault="004A7791" w:rsidP="00277CAE">
            <w:pPr>
              <w:pStyle w:val="MDPI42tablebody"/>
              <w:spacing w:line="240" w:lineRule="auto"/>
            </w:pPr>
            <w:r>
              <w:t>99.99%</w:t>
            </w:r>
          </w:p>
        </w:tc>
        <w:tc>
          <w:tcPr>
            <w:tcW w:w="1908" w:type="dxa"/>
            <w:vAlign w:val="center"/>
          </w:tcPr>
          <w:p w14:paraId="3949DC8A" w14:textId="65F26223" w:rsidR="00F72B35" w:rsidRDefault="004A7791" w:rsidP="00277CAE">
            <w:pPr>
              <w:pStyle w:val="MDPI42tablebody"/>
              <w:spacing w:line="240" w:lineRule="auto"/>
            </w:pPr>
            <w:r>
              <w:t>-</w:t>
            </w:r>
          </w:p>
        </w:tc>
      </w:tr>
      <w:tr w:rsidR="00F72B35" w:rsidRPr="00EF08AF" w14:paraId="37003C36" w14:textId="77777777" w:rsidTr="00D6714D">
        <w:trPr>
          <w:trHeight w:val="290"/>
        </w:trPr>
        <w:tc>
          <w:tcPr>
            <w:tcW w:w="603" w:type="dxa"/>
            <w:shd w:val="clear" w:color="auto" w:fill="auto"/>
            <w:vAlign w:val="center"/>
          </w:tcPr>
          <w:p w14:paraId="02BA67A6" w14:textId="06BA9343" w:rsidR="00F72B35" w:rsidRDefault="004A7791" w:rsidP="00277CAE">
            <w:pPr>
              <w:pStyle w:val="MDPI42tablebody"/>
              <w:spacing w:line="240" w:lineRule="auto"/>
            </w:pPr>
            <w:r>
              <w:fldChar w:fldCharType="begin"/>
            </w:r>
            <w:r w:rsidR="00402FA0">
              <w:instrText xml:space="preserve"> ADDIN ZOTERO_ITEM CSL_CITATION {"citationID":"4OIR4BM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fldChar w:fldCharType="separate"/>
            </w:r>
            <w:r w:rsidR="00402FA0" w:rsidRPr="00402FA0">
              <w:t>[61]</w:t>
            </w:r>
            <w:r>
              <w:fldChar w:fldCharType="end"/>
            </w:r>
          </w:p>
        </w:tc>
        <w:tc>
          <w:tcPr>
            <w:tcW w:w="1752" w:type="dxa"/>
            <w:shd w:val="clear" w:color="auto" w:fill="auto"/>
            <w:vAlign w:val="center"/>
          </w:tcPr>
          <w:p w14:paraId="44270466" w14:textId="7041B492" w:rsidR="00F72B35" w:rsidRDefault="004A7791" w:rsidP="00277CAE">
            <w:pPr>
              <w:pStyle w:val="MDPI42tablebody"/>
              <w:spacing w:line="240" w:lineRule="auto"/>
            </w:pPr>
            <w:r>
              <w:t>Pressure Sensor &amp; Load Cell</w:t>
            </w:r>
          </w:p>
        </w:tc>
        <w:tc>
          <w:tcPr>
            <w:tcW w:w="1170" w:type="dxa"/>
            <w:shd w:val="clear" w:color="auto" w:fill="auto"/>
            <w:vAlign w:val="center"/>
          </w:tcPr>
          <w:p w14:paraId="27E0A6A2" w14:textId="6C16E60A" w:rsidR="00F72B35" w:rsidRDefault="00E53CF8" w:rsidP="00277CAE">
            <w:pPr>
              <w:pStyle w:val="MDPI42tablebody"/>
              <w:spacing w:line="240" w:lineRule="auto"/>
            </w:pPr>
            <w:r>
              <w:t>6</w:t>
            </w:r>
          </w:p>
        </w:tc>
        <w:tc>
          <w:tcPr>
            <w:tcW w:w="2160" w:type="dxa"/>
            <w:vAlign w:val="center"/>
          </w:tcPr>
          <w:p w14:paraId="70655CB5" w14:textId="3BF80C6E" w:rsidR="00F72B35" w:rsidRDefault="004A7791" w:rsidP="00277CAE">
            <w:pPr>
              <w:pStyle w:val="MDPI42tablebody"/>
              <w:spacing w:line="240" w:lineRule="auto"/>
            </w:pPr>
            <w:r>
              <w:t>-</w:t>
            </w:r>
          </w:p>
        </w:tc>
        <w:tc>
          <w:tcPr>
            <w:tcW w:w="990" w:type="dxa"/>
            <w:vAlign w:val="center"/>
          </w:tcPr>
          <w:p w14:paraId="7BA26D02" w14:textId="52CEDDA2" w:rsidR="00F72B35" w:rsidRDefault="004A7791" w:rsidP="00277CAE">
            <w:pPr>
              <w:pStyle w:val="MDPI42tablebody"/>
              <w:spacing w:line="240" w:lineRule="auto"/>
            </w:pPr>
            <w:r>
              <w:t>100%</w:t>
            </w:r>
          </w:p>
        </w:tc>
        <w:tc>
          <w:tcPr>
            <w:tcW w:w="1908" w:type="dxa"/>
            <w:vAlign w:val="center"/>
          </w:tcPr>
          <w:p w14:paraId="213CDD3D" w14:textId="126E3823" w:rsidR="00F72B35" w:rsidRDefault="004A7791" w:rsidP="00277CAE">
            <w:pPr>
              <w:pStyle w:val="MDPI42tablebody"/>
              <w:spacing w:line="240" w:lineRule="auto"/>
            </w:pPr>
            <w:r>
              <w:t>-</w:t>
            </w:r>
          </w:p>
        </w:tc>
      </w:tr>
    </w:tbl>
    <w:p w14:paraId="248E8C25" w14:textId="2FEA5D01" w:rsidR="004A384B" w:rsidRPr="00F745BF" w:rsidRDefault="004A384B" w:rsidP="004A384B">
      <w:pPr>
        <w:pStyle w:val="MDPI43tablefooter"/>
        <w:rPr>
          <w:color w:val="FF0000"/>
        </w:rPr>
      </w:pPr>
      <w:r w:rsidRPr="00F745BF">
        <w:rPr>
          <w:color w:val="FF0000"/>
        </w:rPr>
        <w:t>*</w:t>
      </w:r>
      <w:r w:rsidR="00675665" w:rsidRPr="00F745BF">
        <w:rPr>
          <w:color w:val="FF0000"/>
        </w:rPr>
        <w:t xml:space="preserve"> </w:t>
      </w:r>
      <w:r w:rsidR="00F478F0" w:rsidRPr="00F745BF">
        <w:rPr>
          <w:color w:val="FF0000"/>
        </w:rPr>
        <w:t xml:space="preserve">In this table, </w:t>
      </w:r>
      <w:r w:rsidR="00003E82">
        <w:rPr>
          <w:color w:val="FF0000"/>
        </w:rPr>
        <w:t>the “</w:t>
      </w:r>
      <w:r w:rsidR="00003E82" w:rsidRPr="00F745BF">
        <w:rPr>
          <w:color w:val="FF0000"/>
        </w:rPr>
        <w:t>-</w:t>
      </w:r>
      <w:r w:rsidR="00003E82">
        <w:rPr>
          <w:color w:val="FF0000"/>
        </w:rPr>
        <w:t>“ symbol</w:t>
      </w:r>
      <w:r w:rsidR="00F745BF" w:rsidRPr="00F745BF">
        <w:rPr>
          <w:color w:val="FF0000"/>
        </w:rPr>
        <w:t xml:space="preserve"> denotes “</w:t>
      </w:r>
      <w:r w:rsidR="00F478F0" w:rsidRPr="00F745BF">
        <w:rPr>
          <w:color w:val="FF0000"/>
        </w:rPr>
        <w:t>data not included</w:t>
      </w:r>
      <w:r w:rsidR="00F745BF" w:rsidRPr="00F745BF">
        <w:rPr>
          <w:color w:val="FF0000"/>
        </w:rPr>
        <w:t>”</w:t>
      </w:r>
      <w:r w:rsidR="00F478F0" w:rsidRPr="00F745BF">
        <w:rPr>
          <w:color w:val="FF0000"/>
        </w:rPr>
        <w:t xml:space="preserve"> in </w:t>
      </w:r>
      <w:r w:rsidR="00003E82">
        <w:rPr>
          <w:color w:val="FF0000"/>
        </w:rPr>
        <w:t xml:space="preserve">the </w:t>
      </w:r>
      <w:r w:rsidR="00F478F0" w:rsidRPr="00F745BF">
        <w:rPr>
          <w:color w:val="FF0000"/>
        </w:rPr>
        <w:t>respective category</w:t>
      </w:r>
    </w:p>
    <w:p w14:paraId="48499E08" w14:textId="6B411368"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171B7AA"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02FA0">
        <w:rPr>
          <w:lang w:val="en-GB"/>
        </w:rPr>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02FA0" w:rsidRPr="00402FA0">
        <w:t>[62]</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02FA0">
        <w:rPr>
          <w:lang w:val="en-GB"/>
        </w:rPr>
        <w:instrText xml:space="preserve"> ADDIN ZOTERO_ITEM CSL_CITATION {"citationID":"myvxZtVq","properties":{"formattedCitation":"[63\\uc0\\u8211{}65]","plainCitation":"[63–65]","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02FA0" w:rsidRPr="00402FA0">
        <w:t>[63–65]</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w:t>
      </w:r>
      <w:r w:rsidRPr="0026124F">
        <w:rPr>
          <w:lang w:val="en-GB"/>
        </w:rPr>
        <w:lastRenderedPageBreak/>
        <w:t xml:space="preserve">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402FA0">
        <w:rPr>
          <w:lang w:val="en-GB"/>
        </w:rPr>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02FA0" w:rsidRPr="00402FA0">
        <w:t>[63]</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CF2B00D"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02FA0">
        <w:rPr>
          <w:lang w:val="en-GB"/>
        </w:rPr>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02FA0" w:rsidRPr="00402FA0">
        <w:t>[64]</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w:t>
      </w:r>
      <w:r w:rsidR="0067306A">
        <w:rPr>
          <w:lang w:val="en-GB"/>
        </w:rPr>
        <w:t xml:space="preserve"> </w:t>
      </w:r>
      <w:r w:rsidRPr="005A63CA">
        <w:rPr>
          <w:lang w:val="en-GB"/>
        </w:rPr>
        <w:fldChar w:fldCharType="begin"/>
      </w:r>
      <w:r w:rsidR="00402FA0">
        <w:rPr>
          <w:lang w:val="en-GB"/>
        </w:rPr>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02FA0" w:rsidRPr="00402FA0">
        <w:t>[65]</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02FA0">
        <w:rPr>
          <w:lang w:val="en-GB"/>
        </w:rPr>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02FA0" w:rsidRPr="00402FA0">
        <w:t>[66]</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502C4BB"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02FA0">
        <w:rPr>
          <w:lang w:val="en-GB"/>
        </w:rPr>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02FA0" w:rsidRPr="00402FA0">
        <w:t>[67]</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02FA0">
        <w:rPr>
          <w:color w:val="auto"/>
          <w:lang w:val="en-GB"/>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02FA0" w:rsidRPr="00402FA0">
        <w:t>[67]</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7C01B4AA"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02FA0">
              <w:rPr>
                <w:color w:val="auto"/>
                <w:lang w:val="en-GB"/>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02FA0" w:rsidRPr="00402FA0">
              <w:t>[68]</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24118010"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02FA0">
              <w:rPr>
                <w:color w:val="auto"/>
                <w:lang w:val="en-GB"/>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02FA0" w:rsidRPr="00402FA0">
              <w:t>[69]</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355663D3"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02FA0">
              <w:rPr>
                <w:color w:val="auto"/>
                <w:lang w:val="en-GB"/>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02FA0" w:rsidRPr="00402FA0">
              <w:t>[67]</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4266F5A"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02FA0">
        <w:rPr>
          <w:lang w:val="en-GB"/>
        </w:rPr>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02FA0" w:rsidRPr="00402FA0">
        <w:t>[70]</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3ED1473C"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02FA0">
        <w:rPr>
          <w:color w:val="auto"/>
          <w:lang w:val="en-GB"/>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02FA0" w:rsidRPr="00402FA0">
        <w:t>[70]</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PreCaTex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402FA0">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402FA0" w:rsidRPr="00402FA0">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11FA93D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402FA0">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402FA0" w:rsidRPr="00402FA0">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eCushion” device</w:t>
      </w:r>
      <w:r w:rsidR="00EB315D" w:rsidRPr="005A63CA">
        <w:rPr>
          <w:lang w:val="en-GB"/>
        </w:rPr>
        <w:t xml:space="preserve"> which incorporated an “eTextil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402FA0">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402FA0" w:rsidRPr="00402FA0">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402FA0">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402FA0" w:rsidRPr="00402FA0">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PreCaTex)</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67071E0B"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02FA0">
        <w:rPr>
          <w:lang w:val="en-GB"/>
        </w:rPr>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02FA0" w:rsidRPr="00402FA0">
        <w:t>[71]</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0F0EE7F2"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02FA0">
              <w:rPr>
                <w:color w:val="auto"/>
                <w:lang w:val="en-GB"/>
              </w:rPr>
              <w:instrText xml:space="preserve"> ADDIN ZOTERO_ITEM CSL_CITATION {"citationID":"YOLQGZ48","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02FA0" w:rsidRPr="00402FA0">
              <w:t>[68]</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659D184F"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402FA0">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402FA0" w:rsidRPr="00402FA0">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3677D78E" w:rsidR="00D359E5" w:rsidRPr="000C17ED" w:rsidRDefault="00D359E5" w:rsidP="00D359E5">
      <w:pPr>
        <w:pStyle w:val="MDPI31text"/>
        <w:rPr>
          <w:color w:val="FF0000"/>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w:t>
      </w:r>
      <w:r w:rsidR="00F02920" w:rsidRPr="00F02920">
        <w:rPr>
          <w:color w:val="FF0000"/>
          <w:lang w:val="en-GB"/>
        </w:rPr>
        <w:t>3</w:t>
      </w:r>
      <w:r w:rsidR="0006193C" w:rsidRPr="00621204">
        <w:rPr>
          <w:lang w:val="en-GB"/>
        </w:rPr>
        <w:t xml:space="preserve">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402FA0">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402FA0" w:rsidRPr="00402FA0">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402FA0">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402FA0" w:rsidRPr="00402FA0">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r w:rsidR="00F02920">
        <w:rPr>
          <w:lang w:val="en-GB"/>
        </w:rPr>
        <w:t xml:space="preserve"> </w:t>
      </w:r>
      <w:r w:rsidR="00F02920" w:rsidRPr="000C17ED">
        <w:rPr>
          <w:color w:val="FF0000"/>
          <w:lang w:val="en-GB"/>
        </w:rPr>
        <w:t xml:space="preserve">Tavares et al. </w:t>
      </w:r>
      <w:r w:rsidR="00F02920" w:rsidRPr="000C17ED">
        <w:rPr>
          <w:color w:val="FF0000"/>
          <w:lang w:val="en-GB"/>
        </w:rPr>
        <w:fldChar w:fldCharType="begin"/>
      </w:r>
      <w:r w:rsidR="00402FA0">
        <w:rPr>
          <w:color w:val="FF0000"/>
          <w:lang w:val="en-GB"/>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0C17ED">
        <w:rPr>
          <w:color w:val="FF0000"/>
          <w:lang w:val="en-GB"/>
        </w:rPr>
        <w:fldChar w:fldCharType="separate"/>
      </w:r>
      <w:r w:rsidR="00402FA0" w:rsidRPr="00402FA0">
        <w:t>[61]</w:t>
      </w:r>
      <w:r w:rsidR="00F02920" w:rsidRPr="000C17ED">
        <w:rPr>
          <w:color w:val="FF0000"/>
          <w:lang w:val="en-GB"/>
        </w:rPr>
        <w:fldChar w:fldCharType="end"/>
      </w:r>
      <w:r w:rsidR="00F02920" w:rsidRPr="000C17ED">
        <w:rPr>
          <w:color w:val="FF0000"/>
          <w:lang w:val="en-GB"/>
        </w:rPr>
        <w:t xml:space="preserve"> used </w:t>
      </w:r>
      <w:r w:rsidR="000A1D37">
        <w:rPr>
          <w:color w:val="FF0000"/>
          <w:lang w:val="en-GB"/>
        </w:rPr>
        <w:t xml:space="preserve">4 </w:t>
      </w:r>
      <w:r w:rsidR="00F02920" w:rsidRPr="000C17ED">
        <w:rPr>
          <w:color w:val="FF0000"/>
          <w:lang w:val="en-GB"/>
        </w:rPr>
        <w:t xml:space="preserve">load cells along with </w:t>
      </w:r>
      <w:r w:rsidR="000C17ED" w:rsidRPr="000C17ED">
        <w:rPr>
          <w:color w:val="FF0000"/>
          <w:lang w:val="en-GB"/>
        </w:rPr>
        <w:t xml:space="preserve">FSR </w:t>
      </w:r>
      <w:r w:rsidR="00F02920" w:rsidRPr="000C17ED">
        <w:rPr>
          <w:color w:val="FF0000"/>
          <w:lang w:val="en-GB"/>
        </w:rPr>
        <w:t>pressure sensors to</w:t>
      </w:r>
      <w:r w:rsidR="002D45A1">
        <w:rPr>
          <w:color w:val="FF0000"/>
          <w:lang w:val="en-GB"/>
        </w:rPr>
        <w:t xml:space="preserve"> classify</w:t>
      </w:r>
      <w:r w:rsidR="00F02920" w:rsidRPr="000C17ED">
        <w:rPr>
          <w:color w:val="FF0000"/>
          <w:lang w:val="en-GB"/>
        </w:rPr>
        <w:t xml:space="preserve"> </w:t>
      </w:r>
      <w:r w:rsidR="000C17ED" w:rsidRPr="000C17ED">
        <w:rPr>
          <w:color w:val="FF0000"/>
          <w:lang w:val="en-GB"/>
        </w:rPr>
        <w:t xml:space="preserve">6 different postures while achieving 100% accuracy. </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45E740E"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02FA0">
        <w:rPr>
          <w:lang w:val="en-GB"/>
        </w:rPr>
        <w:instrText xml:space="preserve"> ADDIN ZOTERO_ITEM CSL_CITATION {"citationID":"snQR9O3i","properties":{"formattedCitation":"[72]","plainCitation":"[72]","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02FA0" w:rsidRPr="00402FA0">
        <w:t>[72]</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73ED4AA6"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02FA0">
              <w:rPr>
                <w:color w:val="auto"/>
                <w:lang w:val="en-GB"/>
              </w:rPr>
              <w:instrText xml:space="preserve"> ADDIN ZOTERO_ITEM CSL_CITATION {"citationID":"aZERCmoJ","properties":{"formattedCitation":"[73]","plainCitation":"[73]","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02FA0" w:rsidRPr="00402FA0">
              <w:t>[73]</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3318BB21"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02FA0">
              <w:rPr>
                <w:color w:val="auto"/>
                <w:lang w:val="en-GB"/>
              </w:rPr>
              <w:instrText xml:space="preserve"> ADDIN ZOTERO_ITEM CSL_CITATION {"citationID":"kx8JCjut","properties":{"formattedCitation":"[74]","plainCitation":"[74]","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02FA0" w:rsidRPr="00402FA0">
              <w:t>[74]</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30AA314F" w:rsidR="009B2E14" w:rsidRPr="005A63CA" w:rsidRDefault="00D359E5" w:rsidP="00EC0EB0">
      <w:pPr>
        <w:pStyle w:val="MDPI31text"/>
        <w:rPr>
          <w:lang w:val="en-GB"/>
        </w:rPr>
      </w:pPr>
      <w:r w:rsidRPr="00621204">
        <w:rPr>
          <w:lang w:val="en-GB"/>
        </w:rPr>
        <w:lastRenderedPageBreak/>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402FA0">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402FA0" w:rsidRPr="00402FA0">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r w:rsidR="00AC4E36" w:rsidRPr="00FF70BC">
        <w:rPr>
          <w:lang w:val="en-GB"/>
        </w:rPr>
        <w:t xml:space="preserve">AbuTerkia et al. </w:t>
      </w:r>
      <w:r w:rsidRPr="00FF70BC">
        <w:rPr>
          <w:lang w:val="en-GB"/>
        </w:rPr>
        <w:fldChar w:fldCharType="begin"/>
      </w:r>
      <w:r w:rsidR="00402FA0">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402FA0" w:rsidRPr="00402FA0">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OpenPose</w:t>
      </w:r>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25342DDE"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02FA0">
        <w:rPr>
          <w:lang w:val="en-GB"/>
        </w:rPr>
        <w:instrText xml:space="preserve"> ADDIN ZOTERO_ITEM CSL_CITATION {"citationID":"9zbzIqDZ","properties":{"formattedCitation":"[75]","plainCitation":"[75]","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02FA0" w:rsidRPr="00402FA0">
        <w:t>[75]</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402FA0">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402FA0" w:rsidRPr="00402FA0">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OpenPos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181B7AFA"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402FA0">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402FA0" w:rsidRPr="00402FA0">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0690B27F"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402FA0">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402FA0" w:rsidRPr="00402FA0">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402FA0">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402FA0" w:rsidRPr="00402FA0">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402FA0">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402FA0" w:rsidRPr="00402FA0">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402FA0">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402FA0" w:rsidRPr="00402FA0">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402FA0">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402FA0" w:rsidRPr="00402FA0">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B94148">
        <w:rPr>
          <w:lang w:val="en-GB"/>
        </w:rPr>
        <w:instrText xml:space="preserve"> ADDIN ZOTERO_ITEM CSL_CITATION {"citationID":"afsDFqC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B94148" w:rsidRPr="00B94148">
        <w:t>[30]</w:t>
      </w:r>
      <w:r w:rsidRPr="005A63CA">
        <w:rPr>
          <w:lang w:val="en-GB"/>
        </w:rPr>
        <w:fldChar w:fldCharType="end"/>
      </w:r>
      <w:r w:rsidRPr="005A63CA">
        <w:rPr>
          <w:lang w:val="en-GB"/>
        </w:rPr>
        <w:t xml:space="preserve"> installed a 11×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402FA0">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402FA0" w:rsidRPr="00402FA0">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LightGBM machine learning algorithm</w:t>
      </w:r>
      <w:r w:rsidR="002644CF" w:rsidRPr="005A63CA">
        <w:rPr>
          <w:lang w:val="en-GB"/>
        </w:rPr>
        <w:t>.</w:t>
      </w:r>
      <w:r w:rsidRPr="005A63CA">
        <w:rPr>
          <w:lang w:val="en-GB"/>
        </w:rPr>
        <w:t xml:space="preserve"> Wang et al. </w:t>
      </w:r>
      <w:r w:rsidR="0008175B">
        <w:rPr>
          <w:lang w:val="en-GB"/>
        </w:rPr>
        <w:fldChar w:fldCharType="begin"/>
      </w:r>
      <w:r w:rsidR="0008175B">
        <w:rPr>
          <w:lang w:val="en-GB"/>
        </w:rPr>
        <w:instrText xml:space="preserve"> ADDIN ZOTERO_ITEM CSL_CITATION {"citationID":"95Xux1lO","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Pr>
          <w:lang w:val="en-GB"/>
        </w:rPr>
        <w:fldChar w:fldCharType="separate"/>
      </w:r>
      <w:r w:rsidR="0008175B" w:rsidRPr="0008175B">
        <w:t>[48]</w:t>
      </w:r>
      <w:r w:rsidR="0008175B">
        <w:rPr>
          <w:lang w:val="en-GB"/>
        </w:rPr>
        <w:fldChar w:fldCharType="end"/>
      </w:r>
      <w:r w:rsidR="0008175B">
        <w:rPr>
          <w:lang w:val="en-GB"/>
        </w:rPr>
        <w:t xml:space="preserve"> </w:t>
      </w:r>
      <w:r w:rsidRPr="005A63CA">
        <w:rPr>
          <w:lang w:val="en-GB"/>
        </w:rPr>
        <w:t>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5A63CA">
        <w:rPr>
          <w:lang w:val="en-GB"/>
        </w:rPr>
        <w:lastRenderedPageBreak/>
        <w:t xml:space="preserve">classified. Fan et al. </w:t>
      </w:r>
      <w:r w:rsidRPr="005A63CA">
        <w:rPr>
          <w:lang w:val="en-GB"/>
        </w:rPr>
        <w:fldChar w:fldCharType="begin"/>
      </w:r>
      <w:r w:rsidR="00402FA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402FA0" w:rsidRPr="00402FA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534AD31E"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402FA0">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402FA0" w:rsidRPr="00402FA0">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AF2567">
        <w:rPr>
          <w:color w:val="auto"/>
          <w:lang w:val="en-GB"/>
        </w:rPr>
        <w:instrText xml:space="preserve"> ADDIN ZOTERO_ITEM CSL_CITATION {"citationID":"Ukmyl1r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AF2567" w:rsidRPr="00AF2567">
        <w:t>[30]</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33557E0B"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402FA0">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402FA0" w:rsidRPr="00402FA0">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2EDF145A"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402FA0">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402FA0" w:rsidRPr="00402FA0">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221D" w:rsidRPr="00621204" w14:paraId="5F0AE82C" w14:textId="77777777" w:rsidTr="00697308">
        <w:trPr>
          <w:trHeight w:val="301"/>
        </w:trPr>
        <w:tc>
          <w:tcPr>
            <w:tcW w:w="5132" w:type="dxa"/>
            <w:shd w:val="clear" w:color="auto" w:fill="auto"/>
            <w:vAlign w:val="center"/>
          </w:tcPr>
          <w:p w14:paraId="44FB006C" w14:textId="7E9E9D6A" w:rsidR="00AF221D" w:rsidRPr="004C43E7" w:rsidRDefault="00AF221D" w:rsidP="00266672">
            <w:pPr>
              <w:pStyle w:val="MDPI42tablebody"/>
              <w:spacing w:line="240" w:lineRule="auto"/>
              <w:jc w:val="left"/>
            </w:pPr>
            <w:r>
              <w:t>32x32 Pressure Sensor Array</w:t>
            </w:r>
            <w:r w:rsidR="00E332AC">
              <w:t xml:space="preserve"> </w:t>
            </w:r>
            <w:r w:rsidR="00E332AC">
              <w:fldChar w:fldCharType="begin"/>
            </w:r>
            <w:r w:rsidR="00402FA0">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fldChar w:fldCharType="separate"/>
            </w:r>
            <w:r w:rsidR="00402FA0" w:rsidRPr="00402FA0">
              <w:t>[29]</w:t>
            </w:r>
            <w:r w:rsidR="00E332AC">
              <w:fldChar w:fldCharType="end"/>
            </w:r>
          </w:p>
        </w:tc>
        <w:tc>
          <w:tcPr>
            <w:tcW w:w="1410" w:type="dxa"/>
            <w:shd w:val="clear" w:color="auto" w:fill="auto"/>
            <w:vAlign w:val="center"/>
          </w:tcPr>
          <w:p w14:paraId="6C4C1AAE" w14:textId="13A89E3E" w:rsidR="00AF221D" w:rsidRPr="00621204" w:rsidRDefault="00AF221D" w:rsidP="00697308">
            <w:pPr>
              <w:pStyle w:val="MDPI42tablebody"/>
              <w:spacing w:line="240" w:lineRule="auto"/>
              <w:rPr>
                <w:lang w:val="en-GB"/>
              </w:rPr>
            </w:pPr>
            <w:r>
              <w:rPr>
                <w:lang w:val="en-GB"/>
              </w:rPr>
              <w:t>89.60%</w:t>
            </w:r>
          </w:p>
        </w:tc>
        <w:tc>
          <w:tcPr>
            <w:tcW w:w="1288" w:type="dxa"/>
          </w:tcPr>
          <w:p w14:paraId="3EA8712F" w14:textId="3269DA5B" w:rsidR="00AF221D" w:rsidRPr="00621204" w:rsidRDefault="00AF221D" w:rsidP="00697308">
            <w:pPr>
              <w:pStyle w:val="MDPI42tablebody"/>
              <w:spacing w:line="240" w:lineRule="auto"/>
              <w:rPr>
                <w:lang w:val="en-GB"/>
              </w:rPr>
            </w:pPr>
            <w:r>
              <w:rPr>
                <w:lang w:val="en-GB"/>
              </w:rPr>
              <w:t>4</w:t>
            </w:r>
          </w:p>
        </w:tc>
      </w:tr>
      <w:tr w:rsidR="00AF40AD" w:rsidRPr="00621204" w14:paraId="0BD18B26" w14:textId="77777777" w:rsidTr="00697308">
        <w:trPr>
          <w:trHeight w:val="301"/>
        </w:trPr>
        <w:tc>
          <w:tcPr>
            <w:tcW w:w="5132" w:type="dxa"/>
            <w:shd w:val="clear" w:color="auto" w:fill="auto"/>
            <w:vAlign w:val="center"/>
          </w:tcPr>
          <w:p w14:paraId="40073A4A" w14:textId="2C928176"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402FA0">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402FA0" w:rsidRPr="00402FA0">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598656C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402FA0">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402FA0" w:rsidRPr="00402FA0">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3FF4EDF8" w:rsidR="00AF40AD" w:rsidRPr="00621204" w:rsidRDefault="00AF40AD" w:rsidP="00266672">
            <w:pPr>
              <w:pStyle w:val="MDPI42tablebody"/>
              <w:spacing w:line="240" w:lineRule="auto"/>
              <w:jc w:val="left"/>
              <w:rPr>
                <w:lang w:val="en-GB"/>
              </w:rPr>
            </w:pPr>
            <w:r w:rsidRPr="00621204">
              <w:rPr>
                <w:lang w:val="en-GB"/>
              </w:rPr>
              <w:t xml:space="preserve">400mmx400mm Flexible Array Pressure Sensor </w:t>
            </w:r>
            <w:r w:rsidRPr="00621204">
              <w:rPr>
                <w:lang w:val="en-GB"/>
              </w:rPr>
              <w:fldChar w:fldCharType="begin"/>
            </w:r>
            <w:r w:rsidR="00402FA0">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402FA0" w:rsidRPr="00402FA0">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3BCD5F06" w:rsidR="00AF40AD" w:rsidRPr="00621204" w:rsidRDefault="00AF40AD" w:rsidP="00266672">
            <w:pPr>
              <w:pStyle w:val="MDPI42tablebody"/>
              <w:spacing w:line="240" w:lineRule="auto"/>
              <w:jc w:val="left"/>
              <w:rPr>
                <w:lang w:val="en-GB"/>
              </w:rPr>
            </w:pPr>
            <w:r w:rsidRPr="00621204">
              <w:rPr>
                <w:lang w:val="en-GB"/>
              </w:rPr>
              <w:t xml:space="preserve">11×13 Pressure Array (IMM00014, I-MOTION) </w:t>
            </w:r>
            <w:r w:rsidRPr="00621204">
              <w:rPr>
                <w:lang w:val="en-GB"/>
              </w:rPr>
              <w:fldChar w:fldCharType="begin"/>
            </w:r>
            <w:r w:rsidR="00AF2567">
              <w:rPr>
                <w:lang w:val="en-GB"/>
              </w:rPr>
              <w:instrText xml:space="preserve"> ADDIN ZOTERO_ITEM CSL_CITATION {"citationID":"jPUEiXxk","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AF2567" w:rsidRPr="00AF2567">
              <w:t>[30]</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46D51014"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402FA0">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402FA0" w:rsidRPr="00402FA0">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1883C3EB"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0008175B">
              <w:rPr>
                <w:lang w:val="en-GB"/>
              </w:rPr>
              <w:fldChar w:fldCharType="begin"/>
            </w:r>
            <w:r w:rsidR="0008175B">
              <w:rPr>
                <w:lang w:val="en-GB"/>
              </w:rPr>
              <w:instrText xml:space="preserve"> ADDIN ZOTERO_ITEM CSL_CITATION {"citationID":"EUaigYNG","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Pr>
                <w:lang w:val="en-GB"/>
              </w:rPr>
              <w:fldChar w:fldCharType="separate"/>
            </w:r>
            <w:r w:rsidR="0008175B" w:rsidRPr="0008175B">
              <w:t>[48]</w:t>
            </w:r>
            <w:r w:rsidR="0008175B">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D716665" w:rsidR="00AF40AD" w:rsidRPr="00621204" w:rsidRDefault="00AF40AD" w:rsidP="00266672">
            <w:pPr>
              <w:pStyle w:val="MDPI42tablebody"/>
              <w:spacing w:line="240" w:lineRule="auto"/>
              <w:jc w:val="left"/>
              <w:rPr>
                <w:lang w:val="en-GB"/>
              </w:rPr>
            </w:pPr>
            <w:r w:rsidRPr="00621204">
              <w:rPr>
                <w:lang w:val="en-GB"/>
              </w:rPr>
              <w:t xml:space="preserve">44×52 Pressure Sensor Array </w:t>
            </w:r>
            <w:r w:rsidRPr="00621204">
              <w:rPr>
                <w:lang w:val="en-GB"/>
              </w:rPr>
              <w:fldChar w:fldCharType="begin"/>
            </w:r>
            <w:r w:rsidR="00402FA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402FA0" w:rsidRPr="00402FA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r w:rsidR="009B3CB1" w:rsidRPr="00621204" w14:paraId="04C3273B" w14:textId="77777777" w:rsidTr="00697308">
        <w:trPr>
          <w:trHeight w:val="301"/>
        </w:trPr>
        <w:tc>
          <w:tcPr>
            <w:tcW w:w="5132" w:type="dxa"/>
            <w:shd w:val="clear" w:color="auto" w:fill="auto"/>
            <w:vAlign w:val="center"/>
          </w:tcPr>
          <w:p w14:paraId="04922ECF" w14:textId="715F7691" w:rsidR="009B3CB1" w:rsidRPr="00FC090F" w:rsidRDefault="009B3CB1" w:rsidP="00266672">
            <w:pPr>
              <w:pStyle w:val="MDPI42tablebody"/>
              <w:spacing w:line="240" w:lineRule="auto"/>
              <w:jc w:val="left"/>
              <w:rPr>
                <w:color w:val="FF0000"/>
                <w:lang w:val="en-GB"/>
              </w:rPr>
            </w:pPr>
            <w:r w:rsidRPr="00FC090F">
              <w:rPr>
                <w:color w:val="FF0000"/>
                <w:lang w:val="en-GB"/>
              </w:rPr>
              <w:t xml:space="preserve">32x32 Pressure Sensor Array </w:t>
            </w:r>
            <w:r w:rsidRPr="00FC090F">
              <w:rPr>
                <w:color w:val="FF0000"/>
                <w:lang w:val="en-GB"/>
              </w:rPr>
              <w:fldChar w:fldCharType="begin"/>
            </w:r>
            <w:r w:rsidR="00402FA0">
              <w:rPr>
                <w:color w:val="FF0000"/>
                <w:lang w:val="en-GB"/>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C090F">
              <w:rPr>
                <w:color w:val="FF0000"/>
                <w:lang w:val="en-GB"/>
              </w:rPr>
              <w:fldChar w:fldCharType="separate"/>
            </w:r>
            <w:r w:rsidR="00402FA0" w:rsidRPr="00402FA0">
              <w:t>[59]</w:t>
            </w:r>
            <w:r w:rsidRPr="00FC090F">
              <w:rPr>
                <w:color w:val="FF0000"/>
                <w:lang w:val="en-GB"/>
              </w:rPr>
              <w:fldChar w:fldCharType="end"/>
            </w:r>
          </w:p>
        </w:tc>
        <w:tc>
          <w:tcPr>
            <w:tcW w:w="1410" w:type="dxa"/>
            <w:shd w:val="clear" w:color="auto" w:fill="auto"/>
            <w:vAlign w:val="center"/>
          </w:tcPr>
          <w:p w14:paraId="771A66E1" w14:textId="2DABEFF7" w:rsidR="009B3CB1" w:rsidRPr="00FC090F" w:rsidRDefault="009B3CB1" w:rsidP="00697308">
            <w:pPr>
              <w:pStyle w:val="MDPI42tablebody"/>
              <w:spacing w:line="240" w:lineRule="auto"/>
              <w:rPr>
                <w:color w:val="FF0000"/>
                <w:lang w:val="en-GB"/>
              </w:rPr>
            </w:pPr>
            <w:r w:rsidRPr="00FC090F">
              <w:rPr>
                <w:color w:val="FF0000"/>
                <w:lang w:val="en-GB"/>
              </w:rPr>
              <w:t>93%</w:t>
            </w:r>
          </w:p>
        </w:tc>
        <w:tc>
          <w:tcPr>
            <w:tcW w:w="1288" w:type="dxa"/>
          </w:tcPr>
          <w:p w14:paraId="4AE9C1F8" w14:textId="7CAB434C" w:rsidR="009B3CB1" w:rsidRPr="00FC090F" w:rsidRDefault="009B3CB1" w:rsidP="00697308">
            <w:pPr>
              <w:pStyle w:val="MDPI42tablebody"/>
              <w:spacing w:line="240" w:lineRule="auto"/>
              <w:rPr>
                <w:color w:val="FF0000"/>
                <w:lang w:val="en-GB"/>
              </w:rPr>
            </w:pPr>
            <w:r w:rsidRPr="00FC090F">
              <w:rPr>
                <w:color w:val="FF0000"/>
                <w:lang w:val="en-GB"/>
              </w:rPr>
              <w:t>6</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00D36AB"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402FA0">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402FA0" w:rsidRPr="00402FA0">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402FA0">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402FA0" w:rsidRPr="00402FA0">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402FA0">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402FA0" w:rsidRPr="00402FA0">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Aminosharieh Najafi et al. </w:t>
      </w:r>
      <w:r w:rsidR="006D532E" w:rsidRPr="005A63CA">
        <w:rPr>
          <w:lang w:val="en-GB"/>
        </w:rPr>
        <w:fldChar w:fldCharType="begin"/>
      </w:r>
      <w:r w:rsidR="00402FA0">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402FA0" w:rsidRPr="00402FA0">
        <w:t>[28]</w:t>
      </w:r>
      <w:r w:rsidR="006D532E" w:rsidRPr="005A63CA">
        <w:rPr>
          <w:lang w:val="en-GB"/>
        </w:rPr>
        <w:fldChar w:fldCharType="end"/>
      </w:r>
      <w:r w:rsidR="00AF40AD" w:rsidRPr="005A63CA">
        <w:rPr>
          <w:lang w:val="en-GB"/>
        </w:rPr>
        <w:t xml:space="preserve"> applied 8 sensors (4 on the seating cushion and 4 on the back rest) and used EMN </w:t>
      </w:r>
      <w:r w:rsidR="00AF40AD" w:rsidRPr="005A63CA">
        <w:rPr>
          <w:lang w:val="en-GB"/>
        </w:rPr>
        <w:lastRenderedPageBreak/>
        <w:t>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 xml:space="preserve">or reading in real-time. Luna-Perejón et al. </w:t>
      </w:r>
      <w:r w:rsidR="00AF40AD" w:rsidRPr="005A63CA">
        <w:rPr>
          <w:lang w:val="en-GB"/>
        </w:rPr>
        <w:fldChar w:fldCharType="begin"/>
      </w:r>
      <w:r w:rsidR="00402FA0">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402FA0" w:rsidRPr="00402FA0">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99135A9"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402FA0">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402FA0" w:rsidRPr="00402FA0">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402FA0">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402FA0" w:rsidRPr="00402FA0">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45EA20E6"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PreCaTex)</w:t>
            </w:r>
            <w:r w:rsidR="009779BE">
              <w:rPr>
                <w:lang w:val="en-GB"/>
              </w:rPr>
              <w:t xml:space="preserve"> </w:t>
            </w:r>
            <w:r w:rsidR="009779BE">
              <w:rPr>
                <w:lang w:val="en-GB"/>
              </w:rPr>
              <w:fldChar w:fldCharType="begin"/>
            </w:r>
            <w:r w:rsidR="00402FA0">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402FA0" w:rsidRPr="00402FA0">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4E482EA6"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402FA0">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402FA0" w:rsidRPr="00402FA0">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53CF3077"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402FA0">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402FA0" w:rsidRPr="00402FA0">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39EA5353"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402FA0">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402FA0" w:rsidRPr="00402FA0">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F67D695"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402FA0">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402FA0" w:rsidRPr="00402FA0">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58B9B5B6"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402FA0">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402FA0" w:rsidRPr="00402FA0">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5C897ABD"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402FA0">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402FA0" w:rsidRPr="00402FA0">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52534A7" w:rsidR="00AF40AD" w:rsidRPr="00621204" w:rsidRDefault="00AF40AD" w:rsidP="00266672">
            <w:pPr>
              <w:pStyle w:val="MDPI42tablebody"/>
              <w:spacing w:line="240" w:lineRule="auto"/>
              <w:jc w:val="left"/>
              <w:rPr>
                <w:lang w:val="en-GB"/>
              </w:rPr>
            </w:pPr>
            <w:r w:rsidRPr="00621204">
              <w:rPr>
                <w:lang w:val="en-GB"/>
              </w:rPr>
              <w:t>16 Force Sensor</w:t>
            </w:r>
            <w:r w:rsidR="000A2BCE">
              <w:rPr>
                <w:lang w:val="en-GB"/>
              </w:rPr>
              <w:t xml:space="preserve"> &amp;</w:t>
            </w:r>
            <w:r w:rsidR="00B560A1">
              <w:rPr>
                <w:lang w:val="en-GB"/>
              </w:rPr>
              <w:t xml:space="preserve"> </w:t>
            </w:r>
            <w:r w:rsidR="000A2BCE">
              <w:rPr>
                <w:color w:val="FF0000"/>
                <w:lang w:val="en-GB"/>
              </w:rPr>
              <w:t>Accelerometer</w:t>
            </w:r>
            <w:r w:rsidRPr="00621204">
              <w:rPr>
                <w:lang w:val="en-GB"/>
              </w:rPr>
              <w:t xml:space="preserve"> </w:t>
            </w:r>
            <w:r w:rsidRPr="00621204">
              <w:rPr>
                <w:lang w:val="en-GB"/>
              </w:rPr>
              <w:fldChar w:fldCharType="begin"/>
            </w:r>
            <w:r w:rsidR="00402FA0">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402FA0" w:rsidRPr="00402FA0">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5045DDDE"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402FA0">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402FA0" w:rsidRPr="00402FA0">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4025AB39"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402FA0">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402FA0" w:rsidRPr="00402FA0">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6CC3B16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402FA0">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402FA0" w:rsidRPr="00402FA0">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116118D8"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AF2567">
              <w:rPr>
                <w:lang w:val="en-GB"/>
              </w:rPr>
              <w:instrText xml:space="preserve"> ADDIN ZOTERO_ITEM CSL_CITATION {"citationID":"EMq2qBtM","properties":{"formattedCitation":"[76]","plainCitation":"[76]","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AF2567" w:rsidRPr="00AF2567">
              <w:t>[76]</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34F03425"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402FA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402FA0" w:rsidRPr="00402FA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3285288"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402FA0">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402FA0" w:rsidRPr="00402FA0">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60FC593A"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402FA0">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402FA0" w:rsidRPr="00402FA0">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77A1EB8F"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402FA0">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402FA0" w:rsidRPr="00402FA0">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A797B9A"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02FA0">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02FA0" w:rsidRPr="00402FA0">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EC4BE7" w:rsidRPr="00621204" w14:paraId="337FAA6A" w14:textId="77777777" w:rsidTr="00697308">
        <w:trPr>
          <w:trHeight w:val="305"/>
        </w:trPr>
        <w:tc>
          <w:tcPr>
            <w:tcW w:w="5721" w:type="dxa"/>
            <w:shd w:val="clear" w:color="auto" w:fill="auto"/>
            <w:vAlign w:val="center"/>
          </w:tcPr>
          <w:p w14:paraId="7D99B2A9" w14:textId="0475BA26" w:rsidR="00EC4BE7" w:rsidRPr="00FC090F" w:rsidRDefault="00EC4BE7" w:rsidP="00266672">
            <w:pPr>
              <w:pStyle w:val="MDPI42tablebody"/>
              <w:spacing w:line="240" w:lineRule="auto"/>
              <w:jc w:val="left"/>
              <w:rPr>
                <w:color w:val="FF0000"/>
                <w:lang w:val="en-GB"/>
              </w:rPr>
            </w:pPr>
            <w:r w:rsidRPr="00FC090F">
              <w:rPr>
                <w:color w:val="FF0000"/>
                <w:lang w:val="en-GB"/>
              </w:rPr>
              <w:lastRenderedPageBreak/>
              <w:t xml:space="preserve">9 FSR Sensors </w:t>
            </w:r>
            <w:r w:rsidRPr="00FC090F">
              <w:rPr>
                <w:color w:val="FF0000"/>
                <w:lang w:val="en-GB"/>
              </w:rPr>
              <w:fldChar w:fldCharType="begin"/>
            </w:r>
            <w:r w:rsidR="00402FA0">
              <w:rPr>
                <w:color w:val="FF0000"/>
                <w:lang w:val="en-GB"/>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C090F">
              <w:rPr>
                <w:color w:val="FF0000"/>
                <w:lang w:val="en-GB"/>
              </w:rPr>
              <w:fldChar w:fldCharType="separate"/>
            </w:r>
            <w:r w:rsidR="00402FA0" w:rsidRPr="00402FA0">
              <w:t>[60]</w:t>
            </w:r>
            <w:r w:rsidRPr="00FC090F">
              <w:rPr>
                <w:color w:val="FF0000"/>
                <w:lang w:val="en-GB"/>
              </w:rPr>
              <w:fldChar w:fldCharType="end"/>
            </w:r>
          </w:p>
        </w:tc>
        <w:tc>
          <w:tcPr>
            <w:tcW w:w="998" w:type="dxa"/>
            <w:shd w:val="clear" w:color="auto" w:fill="auto"/>
          </w:tcPr>
          <w:p w14:paraId="0C67F43C" w14:textId="1757B58E" w:rsidR="00EC4BE7" w:rsidRPr="00FC090F" w:rsidRDefault="00EC4BE7" w:rsidP="00EC4BE7">
            <w:pPr>
              <w:pStyle w:val="MDPI42tablebody"/>
              <w:spacing w:line="240" w:lineRule="auto"/>
              <w:rPr>
                <w:color w:val="FF0000"/>
                <w:lang w:val="en-GB"/>
              </w:rPr>
            </w:pPr>
            <w:r w:rsidRPr="00FC090F">
              <w:rPr>
                <w:color w:val="FF0000"/>
                <w:lang w:val="en-GB"/>
              </w:rPr>
              <w:t>99.99%</w:t>
            </w:r>
          </w:p>
        </w:tc>
        <w:tc>
          <w:tcPr>
            <w:tcW w:w="1178" w:type="dxa"/>
          </w:tcPr>
          <w:p w14:paraId="0B115893" w14:textId="237DF766" w:rsidR="00EC4BE7" w:rsidRPr="00FC090F" w:rsidRDefault="00EC4BE7" w:rsidP="00697308">
            <w:pPr>
              <w:pStyle w:val="MDPI42tablebody"/>
              <w:spacing w:line="240" w:lineRule="auto"/>
              <w:rPr>
                <w:color w:val="FF0000"/>
                <w:lang w:val="en-GB"/>
              </w:rPr>
            </w:pPr>
            <w:r w:rsidRPr="00FC090F">
              <w:rPr>
                <w:color w:val="FF0000"/>
                <w:lang w:val="en-GB"/>
              </w:rPr>
              <w:t>5</w:t>
            </w:r>
          </w:p>
        </w:tc>
      </w:tr>
      <w:tr w:rsidR="009A77E5" w:rsidRPr="00621204" w14:paraId="46B1566C" w14:textId="77777777" w:rsidTr="00697308">
        <w:trPr>
          <w:trHeight w:val="305"/>
        </w:trPr>
        <w:tc>
          <w:tcPr>
            <w:tcW w:w="5721" w:type="dxa"/>
            <w:shd w:val="clear" w:color="auto" w:fill="auto"/>
            <w:vAlign w:val="center"/>
          </w:tcPr>
          <w:p w14:paraId="14403ABC" w14:textId="707D4129" w:rsidR="009A77E5" w:rsidRPr="00FC090F" w:rsidRDefault="009A77E5" w:rsidP="00266672">
            <w:pPr>
              <w:pStyle w:val="MDPI42tablebody"/>
              <w:spacing w:line="240" w:lineRule="auto"/>
              <w:jc w:val="left"/>
              <w:rPr>
                <w:color w:val="FF0000"/>
                <w:lang w:val="en-GB"/>
              </w:rPr>
            </w:pPr>
            <w:r w:rsidRPr="00FC090F">
              <w:rPr>
                <w:color w:val="FF0000"/>
                <w:lang w:val="en-GB"/>
              </w:rPr>
              <w:t>4 FSR Sensors &amp; 4 Load Cells</w:t>
            </w:r>
            <w:r w:rsidR="00FC090F" w:rsidRPr="00FC090F">
              <w:rPr>
                <w:color w:val="FF0000"/>
                <w:lang w:val="en-GB"/>
              </w:rPr>
              <w:t xml:space="preserve"> </w:t>
            </w:r>
            <w:r w:rsidR="00FC090F" w:rsidRPr="00FC090F">
              <w:rPr>
                <w:color w:val="FF0000"/>
                <w:lang w:val="en-GB"/>
              </w:rPr>
              <w:fldChar w:fldCharType="begin"/>
            </w:r>
            <w:r w:rsidR="00402FA0">
              <w:rPr>
                <w:color w:val="FF0000"/>
                <w:lang w:val="en-GB"/>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FC090F">
              <w:rPr>
                <w:color w:val="FF0000"/>
                <w:lang w:val="en-GB"/>
              </w:rPr>
              <w:fldChar w:fldCharType="separate"/>
            </w:r>
            <w:r w:rsidR="00402FA0" w:rsidRPr="00402FA0">
              <w:t>[61]</w:t>
            </w:r>
            <w:r w:rsidR="00FC090F" w:rsidRPr="00FC090F">
              <w:rPr>
                <w:color w:val="FF0000"/>
                <w:lang w:val="en-GB"/>
              </w:rPr>
              <w:fldChar w:fldCharType="end"/>
            </w:r>
          </w:p>
        </w:tc>
        <w:tc>
          <w:tcPr>
            <w:tcW w:w="998" w:type="dxa"/>
            <w:shd w:val="clear" w:color="auto" w:fill="auto"/>
          </w:tcPr>
          <w:p w14:paraId="7F19E8DA" w14:textId="1F919E9D" w:rsidR="009A77E5" w:rsidRPr="00FC090F" w:rsidRDefault="00FC090F" w:rsidP="00EC4BE7">
            <w:pPr>
              <w:pStyle w:val="MDPI42tablebody"/>
              <w:spacing w:line="240" w:lineRule="auto"/>
              <w:rPr>
                <w:color w:val="FF0000"/>
                <w:lang w:val="en-GB"/>
              </w:rPr>
            </w:pPr>
            <w:r w:rsidRPr="00FC090F">
              <w:rPr>
                <w:color w:val="FF0000"/>
                <w:lang w:val="en-GB"/>
              </w:rPr>
              <w:t>100%</w:t>
            </w:r>
          </w:p>
        </w:tc>
        <w:tc>
          <w:tcPr>
            <w:tcW w:w="1178" w:type="dxa"/>
          </w:tcPr>
          <w:p w14:paraId="2006F9FE" w14:textId="50453A74" w:rsidR="009A77E5" w:rsidRPr="00FC090F" w:rsidRDefault="00FC090F" w:rsidP="00697308">
            <w:pPr>
              <w:pStyle w:val="MDPI42tablebody"/>
              <w:spacing w:line="240" w:lineRule="auto"/>
              <w:rPr>
                <w:color w:val="FF0000"/>
                <w:lang w:val="en-GB"/>
              </w:rPr>
            </w:pPr>
            <w:r w:rsidRPr="00FC090F">
              <w:rPr>
                <w:color w:val="FF0000"/>
                <w:lang w:val="en-GB"/>
              </w:rPr>
              <w:t>6</w:t>
            </w:r>
          </w:p>
        </w:tc>
      </w:tr>
      <w:tr w:rsidR="00221395" w:rsidRPr="00621204" w14:paraId="4D6CFBE6" w14:textId="77777777" w:rsidTr="00697308">
        <w:trPr>
          <w:trHeight w:val="305"/>
        </w:trPr>
        <w:tc>
          <w:tcPr>
            <w:tcW w:w="5721" w:type="dxa"/>
            <w:shd w:val="clear" w:color="auto" w:fill="auto"/>
            <w:vAlign w:val="center"/>
          </w:tcPr>
          <w:p w14:paraId="600433EF" w14:textId="10FEDE59" w:rsidR="00221395" w:rsidRPr="00221395" w:rsidRDefault="00221395" w:rsidP="00266672">
            <w:pPr>
              <w:pStyle w:val="MDPI42tablebody"/>
              <w:spacing w:line="240" w:lineRule="auto"/>
              <w:jc w:val="left"/>
              <w:rPr>
                <w:color w:val="FF0000"/>
                <w:lang w:val="en-GB"/>
              </w:rPr>
            </w:pPr>
            <w:r w:rsidRPr="00221395">
              <w:rPr>
                <w:color w:val="FF0000"/>
                <w:lang w:val="en-GB"/>
              </w:rPr>
              <w:t xml:space="preserve">9 FSR Sensors </w:t>
            </w:r>
            <w:r w:rsidRPr="00221395">
              <w:rPr>
                <w:color w:val="FF0000"/>
                <w:lang w:val="en-GB"/>
              </w:rPr>
              <w:fldChar w:fldCharType="begin"/>
            </w:r>
            <w:r w:rsidR="00402FA0">
              <w:rPr>
                <w:color w:val="FF0000"/>
                <w:lang w:val="en-GB"/>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221395">
              <w:rPr>
                <w:color w:val="FF0000"/>
                <w:lang w:val="en-GB"/>
              </w:rPr>
              <w:fldChar w:fldCharType="separate"/>
            </w:r>
            <w:r w:rsidR="00402FA0" w:rsidRPr="00402FA0">
              <w:t>[58]</w:t>
            </w:r>
            <w:r w:rsidRPr="00221395">
              <w:rPr>
                <w:color w:val="FF0000"/>
                <w:lang w:val="en-GB"/>
              </w:rPr>
              <w:fldChar w:fldCharType="end"/>
            </w:r>
          </w:p>
        </w:tc>
        <w:tc>
          <w:tcPr>
            <w:tcW w:w="998" w:type="dxa"/>
            <w:shd w:val="clear" w:color="auto" w:fill="auto"/>
          </w:tcPr>
          <w:p w14:paraId="1C49314B" w14:textId="0C84126A" w:rsidR="00221395" w:rsidRPr="00221395" w:rsidRDefault="00221395" w:rsidP="00EC4BE7">
            <w:pPr>
              <w:pStyle w:val="MDPI42tablebody"/>
              <w:spacing w:line="240" w:lineRule="auto"/>
              <w:rPr>
                <w:color w:val="FF0000"/>
                <w:lang w:val="en-GB"/>
              </w:rPr>
            </w:pPr>
            <w:r w:rsidRPr="00221395">
              <w:rPr>
                <w:color w:val="FF0000"/>
                <w:lang w:val="en-GB"/>
              </w:rPr>
              <w:t>95.41%</w:t>
            </w:r>
          </w:p>
        </w:tc>
        <w:tc>
          <w:tcPr>
            <w:tcW w:w="1178" w:type="dxa"/>
          </w:tcPr>
          <w:p w14:paraId="3EF4B914" w14:textId="0083EB67" w:rsidR="00221395" w:rsidRPr="00221395" w:rsidRDefault="00221395" w:rsidP="00697308">
            <w:pPr>
              <w:pStyle w:val="MDPI42tablebody"/>
              <w:spacing w:line="240" w:lineRule="auto"/>
              <w:rPr>
                <w:color w:val="FF0000"/>
                <w:lang w:val="en-GB"/>
              </w:rPr>
            </w:pPr>
            <w:r w:rsidRPr="00221395">
              <w:rPr>
                <w:color w:val="FF0000"/>
                <w:lang w:val="en-GB"/>
              </w:rPr>
              <w:t>5</w:t>
            </w:r>
          </w:p>
        </w:tc>
      </w:tr>
      <w:tr w:rsidR="00C036C4" w:rsidRPr="00621204" w14:paraId="53286B1D" w14:textId="77777777" w:rsidTr="00697308">
        <w:trPr>
          <w:trHeight w:val="305"/>
        </w:trPr>
        <w:tc>
          <w:tcPr>
            <w:tcW w:w="5721" w:type="dxa"/>
            <w:shd w:val="clear" w:color="auto" w:fill="auto"/>
            <w:vAlign w:val="center"/>
          </w:tcPr>
          <w:p w14:paraId="65F07499" w14:textId="2E0130CF" w:rsidR="00C036C4" w:rsidRPr="00C036C4" w:rsidRDefault="00C036C4" w:rsidP="00266672">
            <w:pPr>
              <w:pStyle w:val="MDPI42tablebody"/>
              <w:spacing w:line="240" w:lineRule="auto"/>
              <w:jc w:val="left"/>
              <w:rPr>
                <w:color w:val="FF0000"/>
                <w:lang w:val="en-GB"/>
              </w:rPr>
            </w:pPr>
            <w:r w:rsidRPr="00C036C4">
              <w:rPr>
                <w:color w:val="FF0000"/>
                <w:lang w:val="en-GB"/>
              </w:rPr>
              <w:t xml:space="preserve">13 Piezoresistive Sensors </w:t>
            </w:r>
            <w:r w:rsidRPr="00C036C4">
              <w:rPr>
                <w:color w:val="FF0000"/>
                <w:lang w:val="en-GB"/>
              </w:rPr>
              <w:fldChar w:fldCharType="begin"/>
            </w:r>
            <w:r w:rsidR="00402FA0">
              <w:rPr>
                <w:color w:val="FF0000"/>
                <w:lang w:val="en-GB"/>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C036C4">
              <w:rPr>
                <w:color w:val="FF0000"/>
                <w:lang w:val="en-GB"/>
              </w:rPr>
              <w:fldChar w:fldCharType="separate"/>
            </w:r>
            <w:r w:rsidR="00402FA0" w:rsidRPr="00402FA0">
              <w:t>[57]</w:t>
            </w:r>
            <w:r w:rsidRPr="00C036C4">
              <w:rPr>
                <w:color w:val="FF0000"/>
                <w:lang w:val="en-GB"/>
              </w:rPr>
              <w:fldChar w:fldCharType="end"/>
            </w:r>
          </w:p>
        </w:tc>
        <w:tc>
          <w:tcPr>
            <w:tcW w:w="998" w:type="dxa"/>
            <w:shd w:val="clear" w:color="auto" w:fill="auto"/>
          </w:tcPr>
          <w:p w14:paraId="54B5F4B6" w14:textId="11B1F172" w:rsidR="00C036C4" w:rsidRPr="00C036C4" w:rsidRDefault="00C036C4" w:rsidP="00EC4BE7">
            <w:pPr>
              <w:pStyle w:val="MDPI42tablebody"/>
              <w:spacing w:line="240" w:lineRule="auto"/>
              <w:rPr>
                <w:color w:val="FF0000"/>
                <w:lang w:val="en-GB"/>
              </w:rPr>
            </w:pPr>
            <w:r w:rsidRPr="00C036C4">
              <w:rPr>
                <w:color w:val="FF0000"/>
                <w:lang w:val="en-GB"/>
              </w:rPr>
              <w:t>98.33</w:t>
            </w:r>
          </w:p>
        </w:tc>
        <w:tc>
          <w:tcPr>
            <w:tcW w:w="1178" w:type="dxa"/>
          </w:tcPr>
          <w:p w14:paraId="6379CFDE" w14:textId="00D02926" w:rsidR="00C036C4" w:rsidRPr="00C036C4" w:rsidRDefault="00C036C4" w:rsidP="00697308">
            <w:pPr>
              <w:pStyle w:val="MDPI42tablebody"/>
              <w:spacing w:line="240" w:lineRule="auto"/>
              <w:rPr>
                <w:color w:val="FF0000"/>
                <w:lang w:val="en-GB"/>
              </w:rPr>
            </w:pPr>
            <w:r w:rsidRPr="00C036C4">
              <w:rPr>
                <w:color w:val="FF0000"/>
                <w:lang w:val="en-GB"/>
              </w:rPr>
              <w:t>5</w:t>
            </w:r>
          </w:p>
        </w:tc>
      </w:tr>
      <w:tr w:rsidR="00DE630E" w:rsidRPr="00621204" w14:paraId="4D71547A" w14:textId="77777777" w:rsidTr="00697308">
        <w:trPr>
          <w:trHeight w:val="305"/>
        </w:trPr>
        <w:tc>
          <w:tcPr>
            <w:tcW w:w="5721" w:type="dxa"/>
            <w:shd w:val="clear" w:color="auto" w:fill="auto"/>
            <w:vAlign w:val="center"/>
          </w:tcPr>
          <w:p w14:paraId="726B50C8" w14:textId="5148839D"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02FA0">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02FA0" w:rsidRPr="00402FA0">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t>4.</w:t>
      </w:r>
      <w:r w:rsidR="005D68DD">
        <w:rPr>
          <w:noProof w:val="0"/>
          <w:lang w:val="en-GB"/>
        </w:rPr>
        <w:t xml:space="preserve">3 </w:t>
      </w:r>
      <w:r w:rsidR="007E17D5" w:rsidRPr="00621204">
        <w:rPr>
          <w:noProof w:val="0"/>
          <w:lang w:val="en-GB"/>
        </w:rPr>
        <w:t>Integration with (Internet of Things) IoT</w:t>
      </w:r>
    </w:p>
    <w:p w14:paraId="6E69B14B" w14:textId="2321FB7F"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 xml:space="preserve">within certain industries. It was projected that by the year 2030, there would be over 50 billion devices interconnected through IoT </w:t>
      </w:r>
      <w:r w:rsidR="007B3CB4">
        <w:rPr>
          <w:lang w:val="en-GB"/>
        </w:rPr>
        <w:fldChar w:fldCharType="begin"/>
      </w:r>
      <w:r w:rsidR="007B3CB4">
        <w:rPr>
          <w:lang w:val="en-GB"/>
        </w:rPr>
        <w:instrText xml:space="preserve"> ADDIN ZOTERO_ITEM CSL_CITATION {"citationID":"beZsz5Mh","properties":{"formattedCitation":"[77]","plainCitation":"[77]","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B3CB4">
        <w:rPr>
          <w:lang w:val="en-GB"/>
        </w:rPr>
        <w:fldChar w:fldCharType="separate"/>
      </w:r>
      <w:r w:rsidR="007B3CB4" w:rsidRPr="007B3CB4">
        <w:t>[77]</w:t>
      </w:r>
      <w:r w:rsidR="007B3CB4">
        <w:rPr>
          <w:lang w:val="en-GB"/>
        </w:rPr>
        <w:fldChar w:fldCharType="end"/>
      </w:r>
      <w:r w:rsidRPr="005A63CA">
        <w:rPr>
          <w:lang w:val="en-GB"/>
        </w:rPr>
        <w:t>.</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 xml:space="preserve">et al. </w:t>
      </w:r>
      <w:r w:rsidR="00B97766">
        <w:rPr>
          <w:lang w:val="en-GB"/>
        </w:rPr>
        <w:fldChar w:fldCharType="begin"/>
      </w:r>
      <w:r w:rsidR="00B97766">
        <w:rPr>
          <w:lang w:val="en-GB"/>
        </w:rPr>
        <w:instrText xml:space="preserve"> ADDIN ZOTERO_ITEM CSL_CITATION {"citationID":"amA3tmna","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B97766">
        <w:rPr>
          <w:lang w:val="en-GB"/>
        </w:rPr>
        <w:fldChar w:fldCharType="separate"/>
      </w:r>
      <w:r w:rsidR="00B97766" w:rsidRPr="00B97766">
        <w:t>[46]</w:t>
      </w:r>
      <w:r w:rsidR="00B97766">
        <w:rPr>
          <w:lang w:val="en-GB"/>
        </w:rPr>
        <w:fldChar w:fldCharType="end"/>
      </w:r>
      <w:r w:rsidRPr="005A63CA">
        <w:rPr>
          <w:lang w:val="en-GB"/>
        </w:rPr>
        <w:t xml:space="preserve">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40716B21"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402FA0">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402FA0" w:rsidRPr="00402FA0">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402FA0">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402FA0" w:rsidRPr="00402FA0">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02FA0">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02FA0" w:rsidRPr="00402FA0">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314B6192"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D26BE4">
        <w:rPr>
          <w:color w:val="FF0000"/>
          <w:lang w:val="en-GB"/>
        </w:rPr>
        <w:t>3</w:t>
      </w:r>
      <w:r w:rsidRPr="00C339C1">
        <w:rPr>
          <w:color w:val="FF0000"/>
          <w:lang w:val="en-GB"/>
        </w:rPr>
        <w:t>% (1</w:t>
      </w:r>
      <w:r w:rsidR="00D26BE4">
        <w:rPr>
          <w:color w:val="FF0000"/>
          <w:lang w:val="en-GB"/>
        </w:rPr>
        <w:t>3</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41516B">
        <w:rPr>
          <w:lang w:val="en-GB"/>
        </w:rPr>
        <w:instrText xml:space="preserve"> ADDIN ZOTERO_ITEM CSL_CITATION {"citationID":"PN7OiByM","properties":{"formattedCitation":"[27,36,43,54]","plainCitation":"[27,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41516B" w:rsidRPr="0041516B">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12851">
        <w:rPr>
          <w:lang w:val="en-GB"/>
        </w:rPr>
        <w:instrText xml:space="preserve"> ADDIN ZOTERO_ITEM CSL_CITATION {"citationID":"qsd8WVgh","properties":{"formattedCitation":"[40,45,48,53]","plainCitation":"[40,45,48,5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5A63CA">
        <w:rPr>
          <w:lang w:val="en-GB"/>
        </w:rPr>
        <w:fldChar w:fldCharType="separate"/>
      </w:r>
      <w:r w:rsidR="00512851" w:rsidRPr="00512851">
        <w:t>[40,45,48,53]</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C02BD5">
        <w:rPr>
          <w:lang w:val="en-GB"/>
        </w:rPr>
        <w:instrText xml:space="preserve"> ADDIN ZOTERO_ITEM CSL_CITATION {"citationID":"gzEWZTuG","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C02BD5" w:rsidRPr="00C02BD5">
        <w:t>[30]</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its tech</w:t>
      </w:r>
      <w:r w:rsidR="00C042FB" w:rsidRPr="00437E80">
        <w:rPr>
          <w:color w:val="FF0000"/>
        </w:rPr>
        <w:t>niques</w:t>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4E5BC871"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w:t>
      </w:r>
      <w:r w:rsidR="00CE378B">
        <w:rPr>
          <w:color w:val="FF0000"/>
        </w:rPr>
        <w:t xml:space="preserve">d </w:t>
      </w:r>
      <w:r w:rsidR="00CE378B">
        <w:rPr>
          <w:color w:val="FF0000"/>
        </w:rPr>
        <w:fldChar w:fldCharType="begin"/>
      </w:r>
      <w:r w:rsidR="007B3CB4">
        <w:rPr>
          <w:color w:val="FF0000"/>
        </w:rPr>
        <w:instrText xml:space="preserve"> ADDIN ZOTERO_ITEM CSL_CITATION {"citationID":"m2NkRQdo","properties":{"formattedCitation":"[78]","plainCitation":"[78]","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CE378B">
        <w:rPr>
          <w:color w:val="FF0000"/>
        </w:rPr>
        <w:fldChar w:fldCharType="separate"/>
      </w:r>
      <w:r w:rsidR="007B3CB4" w:rsidRPr="007B3CB4">
        <w:t>[78]</w:t>
      </w:r>
      <w:r w:rsidR="00CE378B">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lastRenderedPageBreak/>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w:t>
      </w:r>
      <w:r w:rsidR="003352B2">
        <w:rPr>
          <w:color w:val="FF0000"/>
          <w:lang w:val="en-GB"/>
        </w:rPr>
        <w:t xml:space="preserve">6 </w:t>
      </w:r>
      <w:r w:rsidR="00932526" w:rsidRPr="0009645C">
        <w:rPr>
          <w:color w:val="FF0000"/>
          <w:lang w:val="en-GB"/>
        </w:rPr>
        <w:t xml:space="preserve">studies found that incorporated the rule-based system for posture recognition </w:t>
      </w:r>
      <w:r w:rsidR="00932526" w:rsidRPr="0009645C">
        <w:rPr>
          <w:color w:val="FF0000"/>
          <w:lang w:val="en-GB"/>
        </w:rPr>
        <w:fldChar w:fldCharType="begin"/>
      </w:r>
      <w:r w:rsidR="00AF2567">
        <w:rPr>
          <w:color w:val="FF0000"/>
          <w:lang w:val="en-GB"/>
        </w:rPr>
        <w:instrText xml:space="preserve"> ADDIN ZOTERO_ITEM CSL_CITATION {"citationID":"H1sYwn7P","properties":{"formattedCitation":"[26,27,32,61,76]","plainCitation":"[26,27,32,61,7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932526" w:rsidRPr="0009645C">
        <w:rPr>
          <w:color w:val="FF0000"/>
          <w:lang w:val="en-GB"/>
        </w:rPr>
        <w:fldChar w:fldCharType="separate"/>
      </w:r>
      <w:r w:rsidR="00AF2567" w:rsidRPr="00AF2567">
        <w:t>[26,27,32,61,76]</w:t>
      </w:r>
      <w:r w:rsidR="00932526" w:rsidRPr="0009645C">
        <w:rPr>
          <w:color w:val="FF0000"/>
        </w:rPr>
        <w:fldChar w:fldCharType="end"/>
      </w:r>
      <w:r w:rsidR="00932526" w:rsidRPr="0009645C">
        <w:rPr>
          <w:color w:val="FF0000"/>
          <w:lang w:val="en-GB"/>
        </w:rPr>
        <w:t>.</w:t>
      </w:r>
    </w:p>
    <w:p w14:paraId="568B6F53" w14:textId="77777777" w:rsidR="0013624C" w:rsidRPr="008D20B4" w:rsidRDefault="0013624C" w:rsidP="00456E68">
      <w:pPr>
        <w:pStyle w:val="MDPI31text"/>
        <w:ind w:left="0" w:firstLine="0"/>
        <w:rPr>
          <w:color w:val="FF0000"/>
          <w:lang w:val="en-GB"/>
        </w:rPr>
      </w:pPr>
    </w:p>
    <w:p w14:paraId="7BFD15D1" w14:textId="49E73742" w:rsidR="007200D0" w:rsidRPr="000808DB" w:rsidRDefault="00B66B43" w:rsidP="004A2B46">
      <w:pPr>
        <w:pStyle w:val="MDPI22heading2"/>
        <w:rPr>
          <w:color w:val="FF0000"/>
        </w:rPr>
      </w:pPr>
      <w:r w:rsidRPr="000808DB">
        <w:rPr>
          <w:color w:val="FF0000"/>
        </w:rPr>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7768B36C"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7B3CB4">
        <w:rPr>
          <w:color w:val="FF0000"/>
        </w:rPr>
        <w:instrText xml:space="preserve"> ADDIN ZOTERO_ITEM CSL_CITATION {"citationID":"nhpyVbmj","properties":{"formattedCitation":"[79]","plainCitation":"[79]","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7B3CB4" w:rsidRPr="007B3CB4">
        <w:t>[79]</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402FA0">
        <w:rPr>
          <w:color w:val="FF0000"/>
          <w:lang w:val="en-GB"/>
        </w:rPr>
        <w:instrText xml:space="preserve"> ADDIN ZOTERO_ITEM CSL_CITATION {"citationID":"nAhU8YcX","properties":{"formattedCitation":"[23,36,57,60]","plainCitation":"[23,36,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004C7AB8" w:rsidRPr="000808DB">
        <w:rPr>
          <w:color w:val="FF0000"/>
          <w:lang w:val="en-GB"/>
        </w:rPr>
        <w:fldChar w:fldCharType="separate"/>
      </w:r>
      <w:r w:rsidR="00402FA0" w:rsidRPr="00402FA0">
        <w:t>[23,36,57,60]</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402FA0">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02FA0" w:rsidRPr="00402FA0">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402FA0">
        <w:rPr>
          <w:color w:val="FF0000"/>
          <w:lang w:val="en-GB"/>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402FA0" w:rsidRPr="00402FA0">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402FA0">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02FA0" w:rsidRPr="00402FA0">
        <w:t>[33,39]</w:t>
      </w:r>
      <w:r w:rsidR="004C7AB8" w:rsidRPr="000808DB">
        <w:rPr>
          <w:color w:val="FF0000"/>
          <w:lang w:val="en-GB"/>
        </w:rPr>
        <w:fldChar w:fldCharType="end"/>
      </w:r>
      <w:r w:rsidR="004C7AB8" w:rsidRPr="000808DB">
        <w:rPr>
          <w:color w:val="FF0000"/>
          <w:lang w:val="en-GB"/>
        </w:rPr>
        <w:t xml:space="preserve">, </w:t>
      </w:r>
      <w:r w:rsidR="00E036A4">
        <w:rPr>
          <w:color w:val="FF0000"/>
          <w:lang w:val="en-GB"/>
        </w:rPr>
        <w:t>LightGBM</w:t>
      </w:r>
      <w:r w:rsidR="001A4E79">
        <w:rPr>
          <w:color w:val="FF0000"/>
          <w:lang w:val="en-GB"/>
        </w:rPr>
        <w:t xml:space="preserve"> </w:t>
      </w:r>
      <w:r w:rsidR="001A4E79">
        <w:rPr>
          <w:color w:val="FF0000"/>
          <w:lang w:val="en-GB"/>
        </w:rPr>
        <w:fldChar w:fldCharType="begin"/>
      </w:r>
      <w:r w:rsidR="00402FA0">
        <w:rPr>
          <w:color w:val="FF0000"/>
          <w:lang w:val="en-GB"/>
        </w:rPr>
        <w:instrText xml:space="preserve"> ADDIN ZOTERO_ITEM CSL_CITATION {"citationID":"OI76LxxS","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Pr>
          <w:color w:val="FF0000"/>
          <w:lang w:val="en-GB"/>
        </w:rPr>
        <w:fldChar w:fldCharType="separate"/>
      </w:r>
      <w:r w:rsidR="00402FA0" w:rsidRPr="00402FA0">
        <w:t>[24,58]</w:t>
      </w:r>
      <w:r w:rsidR="001A4E79">
        <w:rPr>
          <w:color w:val="FF0000"/>
          <w:lang w:val="en-GB"/>
        </w:rPr>
        <w:fldChar w:fldCharType="end"/>
      </w:r>
      <w:r w:rsidR="001A4E79">
        <w:rPr>
          <w:color w:val="FF0000"/>
          <w:lang w:val="en-GB"/>
        </w:rPr>
        <w:t xml:space="preserve">, </w:t>
      </w:r>
      <w:r w:rsidR="004C7AB8" w:rsidRPr="000808DB">
        <w:rPr>
          <w:color w:val="FF0000"/>
          <w:lang w:val="en-GB"/>
        </w:rPr>
        <w:t xml:space="preserve">SLR (Simple Logistic Regression) </w:t>
      </w:r>
      <w:r w:rsidR="004C7AB8" w:rsidRPr="000808DB">
        <w:rPr>
          <w:color w:val="FF0000"/>
          <w:lang w:val="en-GB"/>
        </w:rPr>
        <w:fldChar w:fldCharType="begin"/>
      </w:r>
      <w:r w:rsidR="00402FA0">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02FA0" w:rsidRPr="00402FA0">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402FA0">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402FA0" w:rsidRPr="00402FA0">
        <w:t>[43]</w:t>
      </w:r>
      <w:r w:rsidR="00E37667" w:rsidRPr="009771BC">
        <w:rPr>
          <w:color w:val="FF0000"/>
          <w:lang w:val="en-GB"/>
        </w:rPr>
        <w:fldChar w:fldCharType="end"/>
      </w:r>
      <w:r w:rsidR="007F0F11">
        <w:rPr>
          <w:color w:val="FF0000"/>
          <w:lang w:val="en-GB"/>
        </w:rPr>
        <w:t>, DNN</w:t>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407DD4C1"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7B3CB4">
        <w:rPr>
          <w:color w:val="FF0000"/>
          <w:lang w:val="en-GB"/>
        </w:rPr>
        <w:instrText xml:space="preserve"> ADDIN ZOTERO_ITEM CSL_CITATION {"citationID":"Tp0Nk3PM","properties":{"formattedCitation":"[80]","plainCitation":"[80]","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7B3CB4" w:rsidRPr="007B3CB4">
        <w:t>[80]</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402FA0">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402FA0" w:rsidRPr="00402FA0">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A364D">
        <w:rPr>
          <w:color w:val="FF0000"/>
          <w:lang w:val="en-GB"/>
        </w:rPr>
        <w:instrText xml:space="preserve"> ADDIN ZOTERO_ITEM CSL_CITATION {"citationID":"Ccb0MxGq","properties":{"formattedCitation":"[25,30,36,42,76]","plainCitation":"[25,30,36,42,7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BA364D" w:rsidRPr="00BA364D">
        <w:t>[25,30,36,42,76]</w:t>
      </w:r>
      <w:r w:rsidR="00FB619A" w:rsidRPr="000808DB">
        <w:rPr>
          <w:color w:val="FF0000"/>
          <w:lang w:val="en-GB"/>
        </w:rPr>
        <w:fldChar w:fldCharType="end"/>
      </w:r>
      <w:r w:rsidR="009601AA" w:rsidRPr="000808DB">
        <w:rPr>
          <w:color w:val="FF0000"/>
          <w:lang w:val="en-GB"/>
        </w:rPr>
        <w:t>,</w:t>
      </w:r>
      <w:r w:rsidR="007F0F11">
        <w:rPr>
          <w:color w:val="FF0000"/>
          <w:lang w:val="en-GB"/>
        </w:rPr>
        <w:t xml:space="preserve"> </w:t>
      </w:r>
      <w:r w:rsidR="00520DF9" w:rsidRPr="000808DB">
        <w:rPr>
          <w:color w:val="FF0000"/>
          <w:lang w:val="en-GB"/>
        </w:rPr>
        <w:t xml:space="preserve">SNN (Spiking Neural Network) </w:t>
      </w:r>
      <w:r w:rsidR="00520DF9" w:rsidRPr="000808DB">
        <w:rPr>
          <w:color w:val="FF0000"/>
          <w:lang w:val="en-GB"/>
        </w:rPr>
        <w:fldChar w:fldCharType="begin"/>
      </w:r>
      <w:r w:rsidR="00512851">
        <w:rPr>
          <w:color w:val="FF0000"/>
          <w:lang w:val="en-GB"/>
        </w:rPr>
        <w:instrText xml:space="preserve"> ADDIN ZOTERO_ITEM CSL_CITATION {"citationID":"KdwCG2JC","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12851" w:rsidRPr="00512851">
        <w:t>[48]</w:t>
      </w:r>
      <w:r w:rsidR="00520DF9" w:rsidRPr="000808DB">
        <w:rPr>
          <w:color w:val="FF0000"/>
          <w:lang w:val="en-GB"/>
        </w:rPr>
        <w:fldChar w:fldCharType="end"/>
      </w:r>
      <w:r w:rsidR="007F0F11">
        <w:rPr>
          <w:color w:val="FF0000"/>
          <w:lang w:val="en-GB"/>
        </w:rPr>
        <w:t xml:space="preserve">, and </w:t>
      </w:r>
      <w:r w:rsidR="003337E4">
        <w:rPr>
          <w:color w:val="FF0000"/>
          <w:lang w:val="en-GB"/>
        </w:rPr>
        <w:t>DNN (</w:t>
      </w:r>
      <w:r w:rsidR="007F0F11">
        <w:rPr>
          <w:color w:val="FF0000"/>
          <w:lang w:val="en-GB"/>
        </w:rPr>
        <w:t>Deep Neural Networks</w:t>
      </w:r>
      <w:r w:rsidR="003337E4">
        <w:rPr>
          <w:color w:val="FF0000"/>
          <w:lang w:val="en-GB"/>
        </w:rPr>
        <w:t xml:space="preserve">) </w:t>
      </w:r>
      <w:r w:rsidR="003337E4">
        <w:rPr>
          <w:color w:val="FF0000"/>
          <w:lang w:val="en-GB"/>
        </w:rPr>
        <w:fldChar w:fldCharType="begin"/>
      </w:r>
      <w:r w:rsidR="00402FA0">
        <w:rPr>
          <w:color w:val="FF0000"/>
          <w:lang w:val="en-GB"/>
        </w:rPr>
        <w:instrText xml:space="preserve"> ADDIN ZOTERO_ITEM CSL_CITATION {"citationID":"nZlJsr7c","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3337E4">
        <w:rPr>
          <w:color w:val="FF0000"/>
          <w:lang w:val="en-GB"/>
        </w:rPr>
        <w:fldChar w:fldCharType="separate"/>
      </w:r>
      <w:r w:rsidR="00402FA0" w:rsidRPr="00402FA0">
        <w:t>[59]</w:t>
      </w:r>
      <w:r w:rsidR="003337E4">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0DFAEC04"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Pr="000808DB">
        <w:rPr>
          <w:color w:val="FF0000"/>
          <w:lang w:val="en-GB"/>
        </w:rPr>
        <w:fldChar w:fldCharType="begin"/>
      </w:r>
      <w:r w:rsidR="007B3CB4">
        <w:rPr>
          <w:color w:val="FF0000"/>
          <w:lang w:val="en-GB"/>
        </w:rPr>
        <w:instrText xml:space="preserve"> ADDIN ZOTERO_ITEM CSL_CITATION {"citationID":"gHvnQdCI","properties":{"formattedCitation":"[81]","plainCitation":"[8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7B3CB4" w:rsidRPr="007B3CB4">
        <w:t>[81]</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4E60A5">
        <w:rPr>
          <w:color w:val="auto"/>
          <w:highlight w:val="yellow"/>
          <w:lang w:val="en-GB"/>
        </w:rPr>
        <w:t>The vast</w:t>
      </w:r>
      <w:r w:rsidR="007A0AC5" w:rsidRPr="004E60A5">
        <w:rPr>
          <w:color w:val="auto"/>
          <w:highlight w:val="yellow"/>
          <w:lang w:val="en-GB"/>
        </w:rPr>
        <w:t xml:space="preserve"> majority of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370E18F5" w:rsidR="00D71F6C" w:rsidRDefault="00D71F6C" w:rsidP="002905A2">
      <w:pPr>
        <w:pStyle w:val="MDPI52figure"/>
        <w:rPr>
          <w:lang w:val="en-GB"/>
        </w:rPr>
      </w:pPr>
    </w:p>
    <w:p w14:paraId="58F59587" w14:textId="7206ED88" w:rsidR="009B47F9" w:rsidRPr="00621204" w:rsidRDefault="006A0867" w:rsidP="00DC6667">
      <w:pPr>
        <w:pStyle w:val="MDPI52figure"/>
        <w:rPr>
          <w:lang w:val="en-GB"/>
        </w:rPr>
      </w:pPr>
      <w:r>
        <w:rPr>
          <w:noProof/>
        </w:rPr>
        <w:lastRenderedPageBreak/>
        <w:drawing>
          <wp:inline distT="0" distB="0" distL="0" distR="0" wp14:anchorId="3EDF7AE7" wp14:editId="2CC17E25">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4AC19F"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402FA0">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402FA0" w:rsidRPr="00402FA0">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3B234997" w:rsidR="003E0776" w:rsidRDefault="003E0776" w:rsidP="00D3220E">
      <w:pPr>
        <w:pStyle w:val="MDPI31text"/>
        <w:rPr>
          <w:color w:val="auto"/>
          <w:lang w:val="en-GB"/>
        </w:rPr>
      </w:pPr>
      <w:r w:rsidRPr="00621204">
        <w:rPr>
          <w:lang w:val="en-GB"/>
        </w:rPr>
        <w:t xml:space="preserve">While most studies utilize a singular type of sensor for posture detection, there are a </w:t>
      </w:r>
      <w:r w:rsidR="00734A9C" w:rsidRPr="007B1431">
        <w:rPr>
          <w:color w:val="FF0000"/>
          <w:lang w:val="en-GB"/>
        </w:rPr>
        <w:t xml:space="preserve">selected few </w:t>
      </w:r>
      <w:r w:rsidR="00734A9C">
        <w:rPr>
          <w:color w:val="FF0000"/>
          <w:lang w:val="en-GB"/>
        </w:rPr>
        <w:t xml:space="preserve">study </w:t>
      </w:r>
      <w:r w:rsidRPr="007B1431">
        <w:rPr>
          <w:color w:val="FF0000"/>
          <w:lang w:val="en-GB"/>
        </w:rPr>
        <w:t>that</w:t>
      </w:r>
      <w:r w:rsidRPr="00621204">
        <w:rPr>
          <w:lang w:val="en-GB"/>
        </w:rPr>
        <w:t xml:space="preserve">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402FA0">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402FA0" w:rsidRPr="00402FA0">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402FA0">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402FA0" w:rsidRPr="00402FA0">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LBCNet to classify fifteen sitting postures.</w:t>
      </w:r>
    </w:p>
    <w:p w14:paraId="4D7C8ADD" w14:textId="712EA6BF" w:rsidR="00F24D0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F24D0F">
        <w:rPr>
          <w:color w:val="FF0000"/>
          <w:lang w:val="en-GB"/>
        </w:rPr>
        <w:t xml:space="preserve"> </w:t>
      </w:r>
      <w:r w:rsidR="00F24D0F">
        <w:rPr>
          <w:color w:val="FF0000"/>
          <w:lang w:val="en-GB"/>
        </w:rPr>
        <w:fldChar w:fldCharType="begin"/>
      </w:r>
      <w:r w:rsidR="00402FA0">
        <w:rPr>
          <w:color w:val="FF0000"/>
          <w:lang w:val="en-GB"/>
        </w:rPr>
        <w:instrText xml:space="preserve"> ADDIN ZOTERO_ITEM CSL_CITATION {"citationID":"wtiXKhSc","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24D0F">
        <w:rPr>
          <w:color w:val="FF0000"/>
          <w:lang w:val="en-GB"/>
        </w:rPr>
        <w:fldChar w:fldCharType="separate"/>
      </w:r>
      <w:r w:rsidR="00402FA0" w:rsidRPr="00402FA0">
        <w:t>[35]</w:t>
      </w:r>
      <w:r w:rsidR="00F24D0F">
        <w:rPr>
          <w:color w:val="FF0000"/>
          <w:lang w:val="en-GB"/>
        </w:rPr>
        <w:fldChar w:fldCharType="end"/>
      </w:r>
      <w:r w:rsidR="00CD148F">
        <w:rPr>
          <w:color w:val="FF0000"/>
          <w:lang w:val="en-GB"/>
        </w:rPr>
        <w:t>.</w:t>
      </w:r>
      <w:r w:rsidR="00BB092F">
        <w:rPr>
          <w:color w:val="FF0000"/>
          <w:lang w:val="en-GB"/>
        </w:rPr>
        <w:t xml:space="preserve"> </w:t>
      </w:r>
      <w:r w:rsidR="00F24D0F">
        <w:rPr>
          <w:color w:val="FF0000"/>
          <w:lang w:val="en-GB"/>
        </w:rPr>
        <w:t>There are also potential benefits</w:t>
      </w:r>
      <w:r w:rsidR="004301D0">
        <w:rPr>
          <w:color w:val="FF0000"/>
          <w:lang w:val="en-GB"/>
        </w:rPr>
        <w:t xml:space="preserve"> of using multiple sensor integration</w:t>
      </w:r>
      <w:r w:rsidR="00F24D0F">
        <w:rPr>
          <w:color w:val="FF0000"/>
          <w:lang w:val="en-GB"/>
        </w:rPr>
        <w:t xml:space="preserve"> that goes beyond the </w:t>
      </w:r>
      <w:r w:rsidR="004301D0">
        <w:rPr>
          <w:color w:val="FF0000"/>
          <w:lang w:val="en-GB"/>
        </w:rPr>
        <w:t xml:space="preserve">basic </w:t>
      </w:r>
      <w:r w:rsidR="00F24D0F">
        <w:rPr>
          <w:color w:val="FF0000"/>
          <w:lang w:val="en-GB"/>
        </w:rPr>
        <w:t xml:space="preserve">detection of sitting postures such as continuous health monitoring and rehabilitative support. </w:t>
      </w:r>
      <w:r w:rsidR="002A2255">
        <w:rPr>
          <w:color w:val="FF0000"/>
          <w:lang w:val="en-GB"/>
        </w:rPr>
        <w:t>For instance, a</w:t>
      </w:r>
      <w:r w:rsidR="00F24D0F">
        <w:rPr>
          <w:color w:val="FF0000"/>
          <w:lang w:val="en-GB"/>
        </w:rPr>
        <w:t xml:space="preserve"> </w:t>
      </w:r>
      <w:r w:rsidR="002F695B">
        <w:rPr>
          <w:color w:val="FF0000"/>
          <w:lang w:val="en-GB"/>
        </w:rPr>
        <w:t xml:space="preserve">recent </w:t>
      </w:r>
      <w:r w:rsidR="00F24D0F">
        <w:rPr>
          <w:color w:val="FF0000"/>
          <w:lang w:val="en-GB"/>
        </w:rPr>
        <w:t xml:space="preserve">study by Pereira et al. </w:t>
      </w:r>
      <w:r w:rsidR="00F24D0F">
        <w:rPr>
          <w:color w:val="FF0000"/>
          <w:lang w:val="en-GB"/>
        </w:rPr>
        <w:fldChar w:fldCharType="begin"/>
      </w:r>
      <w:r w:rsidR="00402FA0">
        <w:rPr>
          <w:color w:val="FF0000"/>
          <w:lang w:val="en-GB"/>
        </w:rPr>
        <w:instrText xml:space="preserve"> ADDIN ZOTERO_ITEM CSL_CITATION {"citationID":"Z88qDue7","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24D0F">
        <w:rPr>
          <w:color w:val="FF0000"/>
          <w:lang w:val="en-GB"/>
        </w:rPr>
        <w:fldChar w:fldCharType="separate"/>
      </w:r>
      <w:r w:rsidR="00402FA0" w:rsidRPr="00402FA0">
        <w:t>[23]</w:t>
      </w:r>
      <w:r w:rsidR="00F24D0F">
        <w:rPr>
          <w:color w:val="FF0000"/>
          <w:lang w:val="en-GB"/>
        </w:rPr>
        <w:fldChar w:fldCharType="end"/>
      </w:r>
      <w:r w:rsidR="00F24D0F">
        <w:rPr>
          <w:color w:val="FF0000"/>
          <w:lang w:val="en-GB"/>
        </w:rPr>
        <w:t xml:space="preserve">, </w:t>
      </w:r>
      <w:r w:rsidR="004423DE">
        <w:rPr>
          <w:color w:val="FF0000"/>
          <w:lang w:val="en-GB"/>
        </w:rPr>
        <w:t>looked</w:t>
      </w:r>
      <w:r w:rsidR="00550E82">
        <w:rPr>
          <w:color w:val="FF0000"/>
          <w:lang w:val="en-GB"/>
        </w:rPr>
        <w:t xml:space="preserve"> at </w:t>
      </w:r>
      <w:r w:rsidR="004423DE">
        <w:rPr>
          <w:color w:val="FF0000"/>
          <w:lang w:val="en-GB"/>
        </w:rPr>
        <w:t>invisible</w:t>
      </w:r>
      <w:r w:rsidR="004423DE" w:rsidRPr="004423DE">
        <w:t xml:space="preserve"> </w:t>
      </w:r>
      <w:r w:rsidR="004423DE" w:rsidRPr="004423DE">
        <w:rPr>
          <w:color w:val="FF0000"/>
          <w:lang w:val="en-GB"/>
        </w:rPr>
        <w:lastRenderedPageBreak/>
        <w:t>electrocardiography</w:t>
      </w:r>
      <w:r w:rsidR="004423DE">
        <w:rPr>
          <w:color w:val="FF0000"/>
          <w:lang w:val="en-GB"/>
        </w:rPr>
        <w:t xml:space="preserve"> (ECG) monitoring</w:t>
      </w:r>
      <w:r w:rsidR="002A2255">
        <w:rPr>
          <w:color w:val="FF0000"/>
          <w:lang w:val="en-GB"/>
        </w:rPr>
        <w:t xml:space="preserve"> by using conductive Nappa strategically placed </w:t>
      </w:r>
      <w:r w:rsidR="002F695B">
        <w:rPr>
          <w:color w:val="FF0000"/>
          <w:lang w:val="en-GB"/>
        </w:rPr>
        <w:t xml:space="preserve">at </w:t>
      </w:r>
      <w:r w:rsidR="002A2255">
        <w:rPr>
          <w:color w:val="FF0000"/>
          <w:lang w:val="en-GB"/>
        </w:rPr>
        <w:t>the armrest</w:t>
      </w:r>
      <w:r w:rsidR="002F695B">
        <w:rPr>
          <w:color w:val="FF0000"/>
          <w:lang w:val="en-GB"/>
        </w:rPr>
        <w:t>s</w:t>
      </w:r>
      <w:r w:rsidR="002A2255">
        <w:rPr>
          <w:color w:val="FF0000"/>
          <w:lang w:val="en-GB"/>
        </w:rPr>
        <w:t xml:space="preserve">. </w:t>
      </w:r>
      <w:r w:rsidR="004423DE">
        <w:rPr>
          <w:color w:val="FF0000"/>
          <w:lang w:val="en-GB"/>
        </w:rPr>
        <w:t xml:space="preserve"> </w:t>
      </w:r>
    </w:p>
    <w:p w14:paraId="04716C89" w14:textId="6BF0718E" w:rsidR="00345F2A" w:rsidRDefault="00027901" w:rsidP="00DD750F">
      <w:pPr>
        <w:pStyle w:val="MDPI31text"/>
        <w:rPr>
          <w:color w:val="FF0000"/>
          <w:lang w:val="en-GB"/>
        </w:rPr>
      </w:pPr>
      <w:r>
        <w:rPr>
          <w:color w:val="FF0000"/>
          <w:lang w:val="en-GB"/>
        </w:rPr>
        <w:t>However, there a</w:t>
      </w:r>
      <w:r w:rsidR="0021150A">
        <w:rPr>
          <w:color w:val="FF0000"/>
          <w:lang w:val="en-GB"/>
        </w:rPr>
        <w:t>re a few defined challenges involved using this approach</w:t>
      </w:r>
      <w:r w:rsidR="000128E9">
        <w:rPr>
          <w:color w:val="FF0000"/>
          <w:lang w:val="en-GB"/>
        </w:rPr>
        <w:t>.</w:t>
      </w:r>
      <w:r w:rsidR="006A7EA6">
        <w:rPr>
          <w:color w:val="FF0000"/>
          <w:lang w:val="en-GB"/>
        </w:rPr>
        <w:t xml:space="preserve"> </w:t>
      </w:r>
      <w:r w:rsidR="00D94F5F">
        <w:rPr>
          <w:color w:val="FF0000"/>
          <w:lang w:val="en-GB"/>
        </w:rPr>
        <w:t>Data fusion</w:t>
      </w:r>
      <w:r w:rsidR="007B6CED">
        <w:rPr>
          <w:color w:val="FF0000"/>
          <w:lang w:val="en-GB"/>
        </w:rPr>
        <w:t xml:space="preserve"> </w:t>
      </w:r>
      <w:r w:rsidR="00B94956">
        <w:rPr>
          <w:color w:val="FF0000"/>
          <w:lang w:val="en-GB"/>
        </w:rPr>
        <w:t>complexity is a main area that could pose as a</w:t>
      </w:r>
      <w:r w:rsidR="00ED057C">
        <w:rPr>
          <w:color w:val="FF0000"/>
          <w:lang w:val="en-GB"/>
        </w:rPr>
        <w:t>n obstacle</w:t>
      </w:r>
      <w:r w:rsidR="006A7EA6">
        <w:rPr>
          <w:color w:val="FF0000"/>
          <w:lang w:val="en-GB"/>
        </w:rPr>
        <w:t xml:space="preserve"> when </w:t>
      </w:r>
      <w:r w:rsidR="0068703C">
        <w:rPr>
          <w:color w:val="FF0000"/>
          <w:lang w:val="en-GB"/>
        </w:rPr>
        <w:t>combining</w:t>
      </w:r>
      <w:r w:rsidR="006A7EA6">
        <w:rPr>
          <w:color w:val="FF0000"/>
          <w:lang w:val="en-GB"/>
        </w:rPr>
        <w:t xml:space="preserve"> multiple types of sensors.</w:t>
      </w:r>
      <w:r w:rsidR="0068703C">
        <w:rPr>
          <w:color w:val="FF0000"/>
          <w:lang w:val="en-GB"/>
        </w:rPr>
        <w:t xml:space="preserve"> Integrating</w:t>
      </w:r>
      <w:r w:rsidR="003E1E3B">
        <w:rPr>
          <w:color w:val="FF0000"/>
          <w:lang w:val="en-GB"/>
        </w:rPr>
        <w:t xml:space="preserve"> data from different </w:t>
      </w:r>
      <w:r w:rsidR="003637BB">
        <w:rPr>
          <w:color w:val="FF0000"/>
          <w:lang w:val="en-GB"/>
        </w:rPr>
        <w:t>sensor type</w:t>
      </w:r>
      <w:r w:rsidR="00030854">
        <w:rPr>
          <w:color w:val="FF0000"/>
          <w:lang w:val="en-GB"/>
        </w:rPr>
        <w:t>s</w:t>
      </w:r>
      <w:r w:rsidR="003637BB">
        <w:rPr>
          <w:color w:val="FF0000"/>
          <w:lang w:val="en-GB"/>
        </w:rPr>
        <w:t xml:space="preserve"> would</w:t>
      </w:r>
      <w:r w:rsidR="00CD2DF0">
        <w:rPr>
          <w:color w:val="FF0000"/>
          <w:lang w:val="en-GB"/>
        </w:rPr>
        <w:t xml:space="preserve"> most often</w:t>
      </w:r>
      <w:r w:rsidR="003637BB">
        <w:rPr>
          <w:color w:val="FF0000"/>
          <w:lang w:val="en-GB"/>
        </w:rPr>
        <w:t xml:space="preserve"> require</w:t>
      </w:r>
      <w:r w:rsidR="006A7EA6">
        <w:rPr>
          <w:color w:val="FF0000"/>
          <w:lang w:val="en-GB"/>
        </w:rPr>
        <w:t xml:space="preserve"> </w:t>
      </w:r>
      <w:r w:rsidR="009B5E9E">
        <w:rPr>
          <w:color w:val="FF0000"/>
          <w:lang w:val="en-GB"/>
        </w:rPr>
        <w:t>the use of data fusion techniques</w:t>
      </w:r>
      <w:r w:rsidR="00AF6777">
        <w:rPr>
          <w:color w:val="FF0000"/>
          <w:lang w:val="en-GB"/>
        </w:rPr>
        <w:t xml:space="preserve"> especially among IOT-based devices </w:t>
      </w:r>
      <w:r w:rsidR="00B6794F">
        <w:rPr>
          <w:color w:val="FF0000"/>
          <w:lang w:val="en-GB"/>
        </w:rPr>
        <w:fldChar w:fldCharType="begin"/>
      </w:r>
      <w:r w:rsidR="007B3CB4">
        <w:rPr>
          <w:color w:val="FF0000"/>
          <w:lang w:val="en-GB"/>
        </w:rPr>
        <w:instrText xml:space="preserve"> ADDIN ZOTERO_ITEM CSL_CITATION {"citationID":"rwQwqvW4","properties":{"formattedCitation":"[82]","plainCitation":"[82]","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B6794F">
        <w:rPr>
          <w:color w:val="FF0000"/>
          <w:lang w:val="en-GB"/>
        </w:rPr>
        <w:fldChar w:fldCharType="separate"/>
      </w:r>
      <w:r w:rsidR="007B3CB4" w:rsidRPr="007B3CB4">
        <w:t>[82]</w:t>
      </w:r>
      <w:r w:rsidR="00B6794F">
        <w:rPr>
          <w:color w:val="FF0000"/>
          <w:lang w:val="en-GB"/>
        </w:rPr>
        <w:fldChar w:fldCharType="end"/>
      </w:r>
      <w:r w:rsidR="009B5E9E">
        <w:rPr>
          <w:color w:val="FF0000"/>
          <w:lang w:val="en-GB"/>
        </w:rPr>
        <w:t>.</w:t>
      </w:r>
      <w:r w:rsidR="00F97E17">
        <w:rPr>
          <w:color w:val="FF0000"/>
          <w:lang w:val="en-GB"/>
        </w:rPr>
        <w:t xml:space="preserve"> There </w:t>
      </w:r>
      <w:r w:rsidR="00FF701B">
        <w:rPr>
          <w:color w:val="FF0000"/>
          <w:lang w:val="en-GB"/>
        </w:rPr>
        <w:t>are</w:t>
      </w:r>
      <w:r w:rsidR="00881FFF">
        <w:rPr>
          <w:color w:val="FF0000"/>
          <w:lang w:val="en-GB"/>
        </w:rPr>
        <w:t xml:space="preserve"> also the</w:t>
      </w:r>
      <w:r w:rsidR="000806DC">
        <w:rPr>
          <w:color w:val="FF0000"/>
          <w:lang w:val="en-GB"/>
        </w:rPr>
        <w:t xml:space="preserve"> </w:t>
      </w:r>
      <w:r w:rsidR="00F97E17">
        <w:rPr>
          <w:color w:val="FF0000"/>
          <w:lang w:val="en-GB"/>
        </w:rPr>
        <w:t>cost implication</w:t>
      </w:r>
      <w:r w:rsidR="006F07E1">
        <w:rPr>
          <w:color w:val="FF0000"/>
          <w:lang w:val="en-GB"/>
        </w:rPr>
        <w:t>s</w:t>
      </w:r>
      <w:r w:rsidR="00F97E17">
        <w:rPr>
          <w:color w:val="FF0000"/>
          <w:lang w:val="en-GB"/>
        </w:rPr>
        <w:t xml:space="preserve"> involved with using multiple types of sensors and</w:t>
      </w:r>
      <w:r w:rsidR="00881FFF">
        <w:rPr>
          <w:color w:val="FF0000"/>
          <w:lang w:val="en-GB"/>
        </w:rPr>
        <w:t xml:space="preserve"> with that</w:t>
      </w:r>
      <w:r w:rsidR="006F07E1">
        <w:rPr>
          <w:color w:val="FF0000"/>
          <w:lang w:val="en-GB"/>
        </w:rPr>
        <w:t xml:space="preserve"> comes the</w:t>
      </w:r>
      <w:r w:rsidR="007D2D6D">
        <w:rPr>
          <w:color w:val="FF0000"/>
          <w:lang w:val="en-GB"/>
        </w:rPr>
        <w:t xml:space="preserve"> potential overhead </w:t>
      </w:r>
      <w:r w:rsidR="00DD750F">
        <w:rPr>
          <w:color w:val="FF0000"/>
          <w:lang w:val="en-GB"/>
        </w:rPr>
        <w:t>regarding</w:t>
      </w:r>
      <w:r w:rsidR="006F07E1">
        <w:rPr>
          <w:color w:val="FF0000"/>
          <w:lang w:val="en-GB"/>
        </w:rPr>
        <w:t xml:space="preserve"> the </w:t>
      </w:r>
      <w:r w:rsidR="00DD750F">
        <w:rPr>
          <w:color w:val="FF0000"/>
          <w:lang w:val="en-GB"/>
        </w:rPr>
        <w:t>needed</w:t>
      </w:r>
      <w:r w:rsidR="007D2D6D">
        <w:rPr>
          <w:color w:val="FF0000"/>
          <w:lang w:val="en-GB"/>
        </w:rPr>
        <w:t xml:space="preserve"> system </w:t>
      </w:r>
      <w:r w:rsidR="000806DC">
        <w:rPr>
          <w:color w:val="FF0000"/>
          <w:lang w:val="en-GB"/>
        </w:rPr>
        <w:t>maintenance over time.</w:t>
      </w:r>
      <w:r w:rsidR="00C46B07">
        <w:rPr>
          <w:color w:val="FF0000"/>
          <w:lang w:val="en-GB"/>
        </w:rPr>
        <w:t xml:space="preserve">  In terms of data privacy and security, </w:t>
      </w:r>
      <w:r w:rsidR="00CD7FE7">
        <w:rPr>
          <w:color w:val="FF0000"/>
          <w:lang w:val="en-GB"/>
        </w:rPr>
        <w:t>the collection</w:t>
      </w:r>
      <w:r w:rsidR="006A0379">
        <w:rPr>
          <w:color w:val="FF0000"/>
          <w:lang w:val="en-GB"/>
        </w:rPr>
        <w:t xml:space="preserve"> and storage</w:t>
      </w:r>
      <w:r w:rsidR="00CD7FE7">
        <w:rPr>
          <w:color w:val="FF0000"/>
          <w:lang w:val="en-GB"/>
        </w:rPr>
        <w:t xml:space="preserve"> of </w:t>
      </w:r>
      <w:r w:rsidR="00351B64">
        <w:rPr>
          <w:color w:val="FF0000"/>
          <w:lang w:val="en-GB"/>
        </w:rPr>
        <w:t xml:space="preserve">sensitive user data </w:t>
      </w:r>
      <w:r w:rsidR="006A0379">
        <w:rPr>
          <w:color w:val="FF0000"/>
          <w:lang w:val="en-GB"/>
        </w:rPr>
        <w:t>potentially</w:t>
      </w:r>
      <w:r w:rsidR="00A0545B">
        <w:rPr>
          <w:color w:val="FF0000"/>
          <w:lang w:val="en-GB"/>
        </w:rPr>
        <w:t xml:space="preserve"> </w:t>
      </w:r>
      <w:r w:rsidR="00CD7FE7">
        <w:rPr>
          <w:color w:val="FF0000"/>
          <w:lang w:val="en-GB"/>
        </w:rPr>
        <w:t>raises concerns</w:t>
      </w:r>
      <w:r w:rsidR="007C7275">
        <w:rPr>
          <w:color w:val="FF0000"/>
          <w:lang w:val="en-GB"/>
        </w:rPr>
        <w:t xml:space="preserve"> regarding the safeguards being implemented to ensure that </w:t>
      </w:r>
      <w:r w:rsidR="00433073">
        <w:rPr>
          <w:color w:val="FF0000"/>
          <w:lang w:val="en-GB"/>
        </w:rPr>
        <w:t>it has robust security measures in place</w:t>
      </w:r>
      <w:r w:rsidR="00550E82">
        <w:rPr>
          <w:color w:val="FF0000"/>
          <w:lang w:val="en-GB"/>
        </w:rPr>
        <w:t>,</w:t>
      </w:r>
      <w:r w:rsidR="00433073">
        <w:rPr>
          <w:color w:val="FF0000"/>
          <w:lang w:val="en-GB"/>
        </w:rPr>
        <w:t xml:space="preserve"> </w:t>
      </w:r>
      <w:r w:rsidR="005B469A">
        <w:rPr>
          <w:color w:val="FF0000"/>
          <w:lang w:val="en-GB"/>
        </w:rPr>
        <w:t>and it conforms to data privacy regulations</w:t>
      </w:r>
      <w:r w:rsidR="00DD750F">
        <w:rPr>
          <w:color w:val="FF0000"/>
          <w:lang w:val="en-GB"/>
        </w:rPr>
        <w:t xml:space="preserve"> </w:t>
      </w:r>
      <w:r w:rsidR="00DD750F">
        <w:rPr>
          <w:color w:val="FF0000"/>
          <w:lang w:val="en-GB"/>
        </w:rPr>
        <w:fldChar w:fldCharType="begin"/>
      </w:r>
      <w:r w:rsidR="007B3CB4">
        <w:rPr>
          <w:color w:val="FF0000"/>
          <w:lang w:val="en-GB"/>
        </w:rPr>
        <w:instrText xml:space="preserve"> ADDIN ZOTERO_ITEM CSL_CITATION {"citationID":"LJUG7050","properties":{"formattedCitation":"[83]","plainCitation":"[83]","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DD750F">
        <w:rPr>
          <w:color w:val="FF0000"/>
          <w:lang w:val="en-GB"/>
        </w:rPr>
        <w:fldChar w:fldCharType="separate"/>
      </w:r>
      <w:r w:rsidR="007B3CB4" w:rsidRPr="007B3CB4">
        <w:t>[83]</w:t>
      </w:r>
      <w:r w:rsidR="00DD750F">
        <w:rPr>
          <w:color w:val="FF0000"/>
          <w:lang w:val="en-GB"/>
        </w:rPr>
        <w:fldChar w:fldCharType="end"/>
      </w:r>
      <w:r w:rsidR="00A0545B">
        <w:rPr>
          <w:color w:val="FF0000"/>
          <w:lang w:val="en-GB"/>
        </w:rPr>
        <w:t>.</w:t>
      </w:r>
      <w:r w:rsidR="007331AC">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0A77717D"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402FA0">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402FA0" w:rsidRPr="00402FA0">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512851">
        <w:rPr>
          <w:lang w:val="en-GB"/>
        </w:rPr>
        <w:instrText xml:space="preserve"> ADDIN ZOTERO_ITEM CSL_CITATION {"citationID":"vuShKgZV","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512851" w:rsidRPr="00512851">
        <w:t>[48]</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402FA0">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402FA0" w:rsidRPr="00402FA0">
        <w:t>[54]</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402FA0">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02FA0" w:rsidRPr="00402FA0">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2ADC9661" w14:textId="72337A41" w:rsidR="00F75FAA" w:rsidRPr="00621204" w:rsidRDefault="00FD387B" w:rsidP="0083158E">
      <w:pPr>
        <w:pStyle w:val="MDPI52figure"/>
        <w:rPr>
          <w:lang w:val="en-GB"/>
        </w:rPr>
      </w:pPr>
      <w:r>
        <w:rPr>
          <w:noProof/>
        </w:rPr>
        <w:drawing>
          <wp:inline distT="0" distB="0" distL="0" distR="0" wp14:anchorId="0F9FAE60" wp14:editId="06A10FA0">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 xml:space="preserve">statistical models in terms of classification accuracy for sitting </w:t>
      </w:r>
      <w:r w:rsidRPr="00F70D75">
        <w:rPr>
          <w:lang w:val="en-GB"/>
        </w:rPr>
        <w:lastRenderedPageBreak/>
        <w:t>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03EE09DF" w14:textId="77777777" w:rsidR="0041516B" w:rsidRDefault="0041516B" w:rsidP="00430029">
      <w:pPr>
        <w:pStyle w:val="MDPI22heading2"/>
        <w:rPr>
          <w:noProof w:val="0"/>
          <w:lang w:val="en-GB"/>
        </w:rPr>
      </w:pPr>
    </w:p>
    <w:p w14:paraId="34A6B156" w14:textId="73BF10A2"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 xml:space="preserve">s </w:t>
      </w:r>
      <w:r w:rsidRPr="00621204">
        <w:rPr>
          <w:lang w:val="en-GB"/>
        </w:rPr>
        <w:lastRenderedPageBreak/>
        <w:t>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7A55BEB" w14:textId="77777777" w:rsidR="0013624C" w:rsidRDefault="0013624C" w:rsidP="00EC7891">
      <w:pPr>
        <w:pStyle w:val="MDPI31text"/>
        <w:ind w:left="0" w:firstLine="0"/>
        <w:rPr>
          <w:lang w:val="en-GB"/>
        </w:rPr>
      </w:pPr>
    </w:p>
    <w:p w14:paraId="41BA3F2D" w14:textId="5E735983" w:rsidR="00B35EF3" w:rsidRPr="008C6020" w:rsidRDefault="000808DB" w:rsidP="00640BDF">
      <w:pPr>
        <w:pStyle w:val="MDPI32textnoindent"/>
        <w:rPr>
          <w:color w:val="FF0000"/>
        </w:rPr>
      </w:pPr>
      <w:bookmarkStart w:id="1" w:name="_Hlk165019586"/>
      <w:r w:rsidRPr="006258F1">
        <w:rPr>
          <w:color w:val="FF0000"/>
        </w:rPr>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setting</w:t>
      </w:r>
    </w:p>
    <w:p w14:paraId="08D3FF81" w14:textId="7F681DF3"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w:t>
      </w:r>
      <w:r w:rsidR="00EB45B9">
        <w:rPr>
          <w:color w:val="FF0000"/>
        </w:rPr>
        <w:t>Smart sensing chair</w:t>
      </w:r>
      <w:r w:rsidR="00A158AF">
        <w:rPr>
          <w:color w:val="FF0000"/>
        </w:rPr>
        <w:t xml:space="preserve">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6CE31765" w14:textId="31B78661" w:rsidR="002F3B94" w:rsidRDefault="005E6FEB" w:rsidP="0063655E">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xml:space="preserve">, there are a few challenges </w:t>
      </w:r>
      <w:r w:rsidR="00D02D43">
        <w:rPr>
          <w:color w:val="FF0000"/>
        </w:rPr>
        <w:t>associated with it</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792E40">
        <w:rPr>
          <w:color w:val="FF0000"/>
        </w:rPr>
        <w:t>.</w:t>
      </w:r>
      <w:r w:rsidR="00F70F78">
        <w:rPr>
          <w:color w:val="FF0000"/>
        </w:rPr>
        <w:t xml:space="preserve"> Sensor drifts are </w:t>
      </w:r>
      <w:r w:rsidR="006A4BB4">
        <w:rPr>
          <w:color w:val="FF0000"/>
        </w:rPr>
        <w:t>always</w:t>
      </w:r>
      <w:r w:rsidR="00F70F78">
        <w:rPr>
          <w:color w:val="FF0000"/>
        </w:rPr>
        <w:t xml:space="preserve"> potential risk w</w:t>
      </w:r>
      <w:r w:rsidR="00EC33A0">
        <w:rPr>
          <w:color w:val="FF0000"/>
        </w:rPr>
        <w:t>hich</w:t>
      </w:r>
      <w:r w:rsidR="00F70F78">
        <w:rPr>
          <w:color w:val="FF0000"/>
        </w:rPr>
        <w:t xml:space="preserve"> most times is u</w:t>
      </w:r>
      <w:r w:rsidR="00EC33A0">
        <w:rPr>
          <w:color w:val="FF0000"/>
        </w:rPr>
        <w:t>navoidable</w:t>
      </w:r>
      <w:r w:rsidR="006A4BB4">
        <w:rPr>
          <w:color w:val="FF0000"/>
        </w:rPr>
        <w:t xml:space="preserve"> and subsequent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w:t>
      </w:r>
      <w:r w:rsidR="006A4BB4">
        <w:rPr>
          <w:color w:val="FF0000"/>
        </w:rPr>
        <w:t>r</w:t>
      </w:r>
      <w:r w:rsidR="00E12532">
        <w:rPr>
          <w:color w:val="FF0000"/>
        </w:rPr>
        <w:t xml:space="preserve"> readings</w:t>
      </w:r>
      <w:r w:rsidR="008230F5">
        <w:rPr>
          <w:color w:val="FF0000"/>
        </w:rPr>
        <w:t xml:space="preserve"> over time</w:t>
      </w:r>
      <w:r w:rsidR="009F5553">
        <w:rPr>
          <w:color w:val="FF0000"/>
        </w:rPr>
        <w:t xml:space="preserve"> </w:t>
      </w:r>
      <w:r w:rsidR="009F5553">
        <w:rPr>
          <w:color w:val="FF0000"/>
        </w:rPr>
        <w:fldChar w:fldCharType="begin"/>
      </w:r>
      <w:r w:rsidR="007B3CB4">
        <w:rPr>
          <w:color w:val="FF0000"/>
        </w:rPr>
        <w:instrText xml:space="preserve"> ADDIN ZOTERO_ITEM CSL_CITATION {"citationID":"D51ikSKU","properties":{"formattedCitation":"[84]","plainCitation":"[84]","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9F5553">
        <w:rPr>
          <w:color w:val="FF0000"/>
        </w:rPr>
        <w:fldChar w:fldCharType="separate"/>
      </w:r>
      <w:r w:rsidR="007B3CB4" w:rsidRPr="007B3CB4">
        <w:t>[84]</w:t>
      </w:r>
      <w:r w:rsidR="009F5553">
        <w:rPr>
          <w:color w:val="FF0000"/>
        </w:rPr>
        <w:fldChar w:fldCharType="end"/>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p>
    <w:p w14:paraId="7CF296A5" w14:textId="07D0BF3B" w:rsidR="00F542DA" w:rsidRDefault="006139C6" w:rsidP="0063655E">
      <w:pPr>
        <w:pStyle w:val="MDPI31text"/>
        <w:rPr>
          <w:color w:val="FF0000"/>
        </w:rPr>
      </w:pPr>
      <w:r>
        <w:rPr>
          <w:color w:val="FF0000"/>
        </w:rPr>
        <w:t xml:space="preserve">There are also </w:t>
      </w:r>
      <w:r w:rsidR="00907221">
        <w:rPr>
          <w:color w:val="FF0000"/>
        </w:rPr>
        <w:t>considerations</w:t>
      </w:r>
      <w:r>
        <w:rPr>
          <w:color w:val="FF0000"/>
        </w:rPr>
        <w:t xml:space="preserve"> </w:t>
      </w:r>
      <w:r w:rsidR="006F2CEA">
        <w:rPr>
          <w:color w:val="FF0000"/>
        </w:rPr>
        <w:t xml:space="preserve">concerning the integration </w:t>
      </w:r>
      <w:r w:rsidR="009A4FF9">
        <w:rPr>
          <w:color w:val="FF0000"/>
        </w:rPr>
        <w:t xml:space="preserve">with </w:t>
      </w:r>
      <w:r w:rsidR="006F2CEA">
        <w:rPr>
          <w:color w:val="FF0000"/>
        </w:rPr>
        <w:t xml:space="preserve">existing </w:t>
      </w:r>
      <w:r w:rsidR="002C748A">
        <w:rPr>
          <w:color w:val="FF0000"/>
        </w:rPr>
        <w:t xml:space="preserve">technological infrastructures, such as </w:t>
      </w:r>
      <w:r w:rsidR="00BC779E">
        <w:rPr>
          <w:color w:val="FF0000"/>
        </w:rPr>
        <w:t>workplace</w:t>
      </w:r>
      <w:r w:rsidR="003875D9">
        <w:rPr>
          <w:color w:val="FF0000"/>
        </w:rPr>
        <w:t xml:space="preserve"> networks and </w:t>
      </w:r>
      <w:r w:rsidR="001C4820">
        <w:rPr>
          <w:color w:val="FF0000"/>
        </w:rPr>
        <w:t>IT healthcare systems</w:t>
      </w:r>
      <w:r w:rsidR="00D02D43">
        <w:rPr>
          <w:color w:val="FF0000"/>
        </w:rPr>
        <w:t xml:space="preserve"> with</w:t>
      </w:r>
      <w:r w:rsidR="006F2CEA">
        <w:rPr>
          <w:color w:val="FF0000"/>
        </w:rPr>
        <w:t>out</w:t>
      </w:r>
      <w:r w:rsidR="009A4FF9">
        <w:rPr>
          <w:color w:val="FF0000"/>
        </w:rPr>
        <w:t xml:space="preserve"> extensive</w:t>
      </w:r>
      <w:r w:rsidR="00D02D43">
        <w:rPr>
          <w:color w:val="FF0000"/>
        </w:rPr>
        <w:t xml:space="preserve"> </w:t>
      </w:r>
      <w:r w:rsidR="009A4FF9">
        <w:rPr>
          <w:color w:val="FF0000"/>
        </w:rPr>
        <w:t>modifications</w:t>
      </w:r>
      <w:r w:rsidR="00F542DA">
        <w:rPr>
          <w:color w:val="FF0000"/>
        </w:rPr>
        <w:t xml:space="preserve"> and user adoption</w:t>
      </w:r>
      <w:r w:rsidR="00D02D43">
        <w:rPr>
          <w:color w:val="FF0000"/>
        </w:rPr>
        <w:t>.</w:t>
      </w:r>
      <w:r w:rsidR="00F22230">
        <w:rPr>
          <w:color w:val="FF0000"/>
        </w:rPr>
        <w:t xml:space="preserve"> </w:t>
      </w:r>
      <w:r w:rsidR="0090783D">
        <w:rPr>
          <w:color w:val="FF0000"/>
        </w:rPr>
        <w:t>T</w:t>
      </w:r>
      <w:r w:rsidR="00F22230">
        <w:rPr>
          <w:color w:val="FF0000"/>
        </w:rPr>
        <w:t xml:space="preserve">he </w:t>
      </w:r>
      <w:r w:rsidR="00A9607F">
        <w:rPr>
          <w:color w:val="FF0000"/>
        </w:rPr>
        <w:t xml:space="preserve">increasing </w:t>
      </w:r>
      <w:r w:rsidR="00F22230">
        <w:rPr>
          <w:color w:val="FF0000"/>
        </w:rPr>
        <w:t xml:space="preserve">adoption </w:t>
      </w:r>
      <w:r w:rsidR="0011580D">
        <w:rPr>
          <w:color w:val="FF0000"/>
        </w:rPr>
        <w:t>of IoT</w:t>
      </w:r>
      <w:r w:rsidR="007F26E4">
        <w:rPr>
          <w:color w:val="FF0000"/>
        </w:rPr>
        <w:t xml:space="preserve">-based </w:t>
      </w:r>
      <w:r w:rsidR="00800964">
        <w:rPr>
          <w:color w:val="FF0000"/>
        </w:rPr>
        <w:t>technolog</w:t>
      </w:r>
      <w:r w:rsidR="001D15A3">
        <w:rPr>
          <w:color w:val="FF0000"/>
        </w:rPr>
        <w:t>y</w:t>
      </w:r>
      <w:r w:rsidR="0090783D">
        <w:rPr>
          <w:color w:val="FF0000"/>
        </w:rPr>
        <w:t xml:space="preserve"> </w:t>
      </w:r>
      <w:r w:rsidR="00735AAC">
        <w:rPr>
          <w:color w:val="FF0000"/>
        </w:rPr>
        <w:t xml:space="preserve">has made </w:t>
      </w:r>
      <w:r w:rsidR="00BF57C5">
        <w:rPr>
          <w:color w:val="FF0000"/>
        </w:rPr>
        <w:t>it</w:t>
      </w:r>
      <w:r w:rsidR="0090783D">
        <w:rPr>
          <w:color w:val="FF0000"/>
        </w:rPr>
        <w:t xml:space="preserve"> a</w:t>
      </w:r>
      <w:r w:rsidR="00BF57C5">
        <w:rPr>
          <w:color w:val="FF0000"/>
        </w:rPr>
        <w:t xml:space="preserve"> </w:t>
      </w:r>
      <w:r w:rsidR="0090783D">
        <w:rPr>
          <w:color w:val="FF0000"/>
        </w:rPr>
        <w:t>fe</w:t>
      </w:r>
      <w:r w:rsidR="00735AAC">
        <w:rPr>
          <w:color w:val="FF0000"/>
        </w:rPr>
        <w:t>asible</w:t>
      </w:r>
      <w:r w:rsidR="00BF57C5">
        <w:rPr>
          <w:color w:val="FF0000"/>
        </w:rPr>
        <w:t xml:space="preserve"> option</w:t>
      </w:r>
      <w:r w:rsidR="00735AAC">
        <w:rPr>
          <w:color w:val="FF0000"/>
        </w:rPr>
        <w:t xml:space="preserve"> within</w:t>
      </w:r>
      <w:r w:rsidR="001D15A3">
        <w:rPr>
          <w:color w:val="FF0000"/>
        </w:rPr>
        <w:t xml:space="preserve"> </w:t>
      </w:r>
      <w:r w:rsidR="008625F5">
        <w:rPr>
          <w:color w:val="FF0000"/>
        </w:rPr>
        <w:t>both</w:t>
      </w:r>
      <w:r w:rsidR="00602445">
        <w:rPr>
          <w:color w:val="FF0000"/>
        </w:rPr>
        <w:t xml:space="preserve"> health</w:t>
      </w:r>
      <w:r w:rsidR="007F26E4">
        <w:rPr>
          <w:color w:val="FF0000"/>
        </w:rPr>
        <w:t>care</w:t>
      </w:r>
      <w:r w:rsidR="00602445">
        <w:rPr>
          <w:color w:val="FF0000"/>
        </w:rPr>
        <w:t xml:space="preserve"> and workplace environments</w:t>
      </w:r>
      <w:r w:rsidR="00BF57C5">
        <w:rPr>
          <w:color w:val="FF0000"/>
        </w:rPr>
        <w:t xml:space="preserve"> </w:t>
      </w:r>
      <w:r w:rsidR="00BF57C5">
        <w:rPr>
          <w:color w:val="FF0000"/>
        </w:rPr>
        <w:fldChar w:fldCharType="begin"/>
      </w:r>
      <w:r w:rsidR="007B3CB4">
        <w:rPr>
          <w:color w:val="FF0000"/>
        </w:rPr>
        <w:instrText xml:space="preserve"> ADDIN ZOTERO_ITEM CSL_CITATION {"citationID":"BbKW2DCd","properties":{"formattedCitation":"[85\\uc0\\u8211{}87]","plainCitation":"[85–87]","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BF57C5">
        <w:rPr>
          <w:color w:val="FF0000"/>
        </w:rPr>
        <w:fldChar w:fldCharType="separate"/>
      </w:r>
      <w:r w:rsidR="007B3CB4" w:rsidRPr="007B3CB4">
        <w:t>[85–87]</w:t>
      </w:r>
      <w:r w:rsidR="00BF57C5">
        <w:rPr>
          <w:color w:val="FF0000"/>
        </w:rPr>
        <w:fldChar w:fldCharType="end"/>
      </w:r>
      <w:r w:rsidR="00BF57C5">
        <w:rPr>
          <w:color w:val="FF0000"/>
        </w:rPr>
        <w:t xml:space="preserve">. </w:t>
      </w:r>
      <w:r w:rsidR="00800964">
        <w:rPr>
          <w:color w:val="FF0000"/>
        </w:rPr>
        <w:t xml:space="preserve"> </w:t>
      </w:r>
      <w:r w:rsidR="00BF57C5">
        <w:rPr>
          <w:color w:val="FF0000"/>
        </w:rPr>
        <w:t>Furthermore,</w:t>
      </w:r>
      <w:r w:rsidR="002F1FC7">
        <w:rPr>
          <w:color w:val="FF0000"/>
        </w:rPr>
        <w:t xml:space="preserve"> it</w:t>
      </w:r>
      <w:r w:rsidR="00800964">
        <w:rPr>
          <w:color w:val="FF0000"/>
        </w:rPr>
        <w:t xml:space="preserve"> is essential</w:t>
      </w:r>
      <w:r w:rsidR="00602445">
        <w:rPr>
          <w:color w:val="FF0000"/>
        </w:rPr>
        <w:t xml:space="preserve"> </w:t>
      </w:r>
      <w:r w:rsidR="00800964">
        <w:rPr>
          <w:color w:val="FF0000"/>
        </w:rPr>
        <w:t xml:space="preserve">to ensure that </w:t>
      </w:r>
      <w:r w:rsidR="002F1FC7">
        <w:rPr>
          <w:color w:val="FF0000"/>
        </w:rPr>
        <w:t xml:space="preserve">smart sensing chair system </w:t>
      </w:r>
      <w:r w:rsidR="0086682E">
        <w:rPr>
          <w:color w:val="FF0000"/>
        </w:rPr>
        <w:t>conforms to</w:t>
      </w:r>
      <w:r w:rsidR="003059C6">
        <w:rPr>
          <w:color w:val="FF0000"/>
        </w:rPr>
        <w:t xml:space="preserve"> </w:t>
      </w:r>
      <w:r w:rsidR="00B40FBE">
        <w:rPr>
          <w:color w:val="FF0000"/>
        </w:rPr>
        <w:t>both c</w:t>
      </w:r>
      <w:r w:rsidR="003059C6">
        <w:rPr>
          <w:color w:val="FF0000"/>
        </w:rPr>
        <w:t xml:space="preserve">ommunication and </w:t>
      </w:r>
      <w:r w:rsidR="008F38B3">
        <w:rPr>
          <w:color w:val="FF0000"/>
        </w:rPr>
        <w:t>security</w:t>
      </w:r>
      <w:r w:rsidR="003059C6">
        <w:rPr>
          <w:color w:val="FF0000"/>
        </w:rPr>
        <w:t xml:space="preserve"> </w:t>
      </w:r>
      <w:r w:rsidR="00BF57C5">
        <w:rPr>
          <w:color w:val="FF0000"/>
        </w:rPr>
        <w:t>requirements</w:t>
      </w:r>
      <w:r w:rsidR="002F1FC7">
        <w:rPr>
          <w:color w:val="FF0000"/>
        </w:rPr>
        <w:t xml:space="preserve"> </w:t>
      </w:r>
      <w:r w:rsidR="00225090">
        <w:rPr>
          <w:color w:val="FF0000"/>
        </w:rPr>
        <w:t xml:space="preserve">of </w:t>
      </w:r>
      <w:r w:rsidR="002F1FC7">
        <w:rPr>
          <w:color w:val="FF0000"/>
        </w:rPr>
        <w:t>the</w:t>
      </w:r>
      <w:r w:rsidR="00225090">
        <w:rPr>
          <w:color w:val="FF0000"/>
        </w:rPr>
        <w:t xml:space="preserve"> given</w:t>
      </w:r>
      <w:r w:rsidR="002F1FC7">
        <w:rPr>
          <w:color w:val="FF0000"/>
        </w:rPr>
        <w:t xml:space="preserve"> organization</w:t>
      </w:r>
      <w:r w:rsidR="00BF57C5">
        <w:rPr>
          <w:color w:val="FF0000"/>
        </w:rPr>
        <w:t>.</w:t>
      </w:r>
    </w:p>
    <w:p w14:paraId="42E4E38A" w14:textId="72CF2AA3" w:rsidR="003B57C1" w:rsidRDefault="00AF0885" w:rsidP="0063655E">
      <w:pPr>
        <w:pStyle w:val="MDPI31text"/>
        <w:rPr>
          <w:color w:val="FF0000"/>
        </w:rPr>
      </w:pPr>
      <w:r>
        <w:rPr>
          <w:color w:val="FF0000"/>
        </w:rPr>
        <w:t>Additionally, t</w:t>
      </w:r>
      <w:r w:rsidR="00E6246C">
        <w:rPr>
          <w:color w:val="FF0000"/>
        </w:rPr>
        <w:t xml:space="preserve">here are also challenges </w:t>
      </w:r>
      <w:r w:rsidR="000322B5">
        <w:rPr>
          <w:color w:val="FF0000"/>
        </w:rPr>
        <w:t>in regard to</w:t>
      </w:r>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w:t>
      </w:r>
      <w:r w:rsidR="003B57C1">
        <w:rPr>
          <w:color w:val="FF0000"/>
        </w:rPr>
        <w:t>Additionally, d</w:t>
      </w:r>
      <w:r w:rsidR="000322B5">
        <w:rPr>
          <w:color w:val="FF0000"/>
        </w:rPr>
        <w:t xml:space="preserve">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w:t>
      </w:r>
      <w:r w:rsidR="00792E40">
        <w:rPr>
          <w:color w:val="FF0000"/>
        </w:rPr>
        <w:t xml:space="preserve"> and the computing unit</w:t>
      </w:r>
      <w:r w:rsidR="00E347A8">
        <w:rPr>
          <w:color w:val="FF0000"/>
        </w:rPr>
        <w:t xml:space="preserve">,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r w:rsidR="00CB7174">
        <w:rPr>
          <w:color w:val="FF0000"/>
        </w:rPr>
        <w:t xml:space="preserve"> </w:t>
      </w:r>
    </w:p>
    <w:bookmarkEnd w:id="1"/>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042D0A53" w:rsidR="009B7C0A" w:rsidRPr="00A255EC" w:rsidRDefault="00617BCB" w:rsidP="00D45936">
      <w:pPr>
        <w:pStyle w:val="MDPI31text"/>
        <w:rPr>
          <w:color w:val="auto"/>
          <w:lang w:val="en-GB"/>
        </w:rPr>
      </w:pPr>
      <w:r w:rsidRPr="00A255EC">
        <w:rPr>
          <w:color w:val="auto"/>
          <w:lang w:val="en-GB"/>
        </w:rPr>
        <w:t xml:space="preserve">Looking ahead, it is important for future research to prioritize the development and rigorous evaluation of user feedback systems aimed at posture correction. Such </w:t>
      </w:r>
      <w:r w:rsidRPr="00A255EC">
        <w:rPr>
          <w:color w:val="auto"/>
          <w:lang w:val="en-GB"/>
        </w:rPr>
        <w:lastRenderedPageBreak/>
        <w:t>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7B3CB4">
        <w:rPr>
          <w:color w:val="auto"/>
          <w:lang w:val="en-GB"/>
        </w:rPr>
        <w:instrText xml:space="preserve"> ADDIN ZOTERO_ITEM CSL_CITATION {"citationID":"UKVVycBb","properties":{"formattedCitation":"[88,89]","plainCitation":"[88,89]","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7B3CB4" w:rsidRPr="007B3CB4">
        <w:t>[88,89]</w:t>
      </w:r>
      <w:r w:rsidR="003D6172" w:rsidRPr="00A255EC">
        <w:rPr>
          <w:color w:val="auto"/>
          <w:lang w:val="en-GB"/>
        </w:rPr>
        <w:fldChar w:fldCharType="end"/>
      </w:r>
      <w:r w:rsidR="00222D56" w:rsidRPr="00A255EC">
        <w:rPr>
          <w:color w:val="auto"/>
          <w:lang w:val="en-GB"/>
        </w:rPr>
        <w:t>.</w:t>
      </w:r>
    </w:p>
    <w:p w14:paraId="7C362299" w14:textId="601A6FA1"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402FA0">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402FA0" w:rsidRPr="00402FA0">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402FA0">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402FA0" w:rsidRPr="00402FA0">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310D10EE"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4D3B54E7" w14:textId="77777777" w:rsidR="007B3CB4" w:rsidRDefault="00365BD5" w:rsidP="007B3CB4">
      <w:pPr>
        <w:pStyle w:val="Bibliography"/>
      </w:pPr>
      <w:r>
        <w:fldChar w:fldCharType="begin"/>
      </w:r>
      <w:r w:rsidR="007B3CB4">
        <w:instrText xml:space="preserve"> ADDIN ZOTERO_BIBL {"uncited":[],"omitted":[],"custom":[]} CSL_BIBLIOGRAPHY </w:instrText>
      </w:r>
      <w:r>
        <w:fldChar w:fldCharType="separate"/>
      </w:r>
      <w:r w:rsidR="007B3CB4">
        <w:t xml:space="preserve">1. </w:t>
      </w:r>
      <w:r w:rsidR="007B3CB4">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B3CB4">
        <w:rPr>
          <w:i/>
          <w:iCs/>
        </w:rPr>
        <w:t>The Lancet Rheumatology</w:t>
      </w:r>
      <w:r w:rsidR="007B3CB4">
        <w:t xml:space="preserve"> </w:t>
      </w:r>
      <w:r w:rsidR="007B3CB4">
        <w:rPr>
          <w:b/>
          <w:bCs/>
        </w:rPr>
        <w:t>2023</w:t>
      </w:r>
      <w:r w:rsidR="007B3CB4">
        <w:t xml:space="preserve">, </w:t>
      </w:r>
      <w:r w:rsidR="007B3CB4">
        <w:rPr>
          <w:i/>
          <w:iCs/>
        </w:rPr>
        <w:t>5</w:t>
      </w:r>
      <w:r w:rsidR="007B3CB4">
        <w:t>, e670–e682, doi:10.1016/S2665-9913(23)00232-1.</w:t>
      </w:r>
    </w:p>
    <w:p w14:paraId="7834EECB" w14:textId="77777777" w:rsidR="007B3CB4" w:rsidRDefault="007B3CB4" w:rsidP="007B3CB4">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1B9C986" w14:textId="77777777" w:rsidR="007B3CB4" w:rsidRDefault="007B3CB4" w:rsidP="007B3CB4">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F74E32F" w14:textId="77777777" w:rsidR="007B3CB4" w:rsidRDefault="007B3CB4" w:rsidP="007B3CB4">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723C632E" w14:textId="77777777" w:rsidR="007B3CB4" w:rsidRDefault="007B3CB4" w:rsidP="007B3CB4">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11B5C523" w14:textId="77777777" w:rsidR="007B3CB4" w:rsidRDefault="007B3CB4" w:rsidP="007B3CB4">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05589913" w14:textId="77777777" w:rsidR="007B3CB4" w:rsidRDefault="007B3CB4" w:rsidP="007B3CB4">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2F51AB6" w14:textId="77777777" w:rsidR="007B3CB4" w:rsidRDefault="007B3CB4" w:rsidP="007B3CB4">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000E836D" w14:textId="77777777" w:rsidR="007B3CB4" w:rsidRDefault="007B3CB4" w:rsidP="007B3CB4">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47D48EC4" w14:textId="77777777" w:rsidR="007B3CB4" w:rsidRDefault="007B3CB4" w:rsidP="007B3CB4">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075C873" w14:textId="77777777" w:rsidR="007B3CB4" w:rsidRDefault="007B3CB4" w:rsidP="007B3CB4">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0197C3B1" w14:textId="77777777" w:rsidR="007B3CB4" w:rsidRDefault="007B3CB4" w:rsidP="007B3CB4">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363AFD99" w14:textId="77777777" w:rsidR="007B3CB4" w:rsidRDefault="007B3CB4" w:rsidP="007B3CB4">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01F9514" w14:textId="77777777" w:rsidR="007B3CB4" w:rsidRDefault="007B3CB4" w:rsidP="007B3CB4">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6A6CB93" w14:textId="77777777" w:rsidR="007B3CB4" w:rsidRDefault="007B3CB4" w:rsidP="007B3CB4">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67DC9FCA" w14:textId="77777777" w:rsidR="007B3CB4" w:rsidRDefault="007B3CB4" w:rsidP="007B3CB4">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15EAFCF9" w14:textId="77777777" w:rsidR="007B3CB4" w:rsidRDefault="007B3CB4" w:rsidP="007B3CB4">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72F7A835" w14:textId="77777777" w:rsidR="007B3CB4" w:rsidRDefault="007B3CB4" w:rsidP="007B3CB4">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1FCEB99" w14:textId="77777777" w:rsidR="007B3CB4" w:rsidRDefault="007B3CB4" w:rsidP="007B3CB4">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7EE7073F" w14:textId="77777777" w:rsidR="007B3CB4" w:rsidRDefault="007B3CB4" w:rsidP="007B3CB4">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000E04B6" w14:textId="77777777" w:rsidR="007B3CB4" w:rsidRDefault="007B3CB4" w:rsidP="007B3CB4">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4D7614E" w14:textId="77777777" w:rsidR="007B3CB4" w:rsidRDefault="007B3CB4" w:rsidP="007B3CB4">
      <w:pPr>
        <w:pStyle w:val="Bibliography"/>
      </w:pPr>
      <w:r>
        <w:lastRenderedPageBreak/>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45BCC71A" w14:textId="77777777" w:rsidR="007B3CB4" w:rsidRDefault="007B3CB4" w:rsidP="007B3CB4">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62F08C8" w14:textId="77777777" w:rsidR="007B3CB4" w:rsidRDefault="007B3CB4" w:rsidP="007B3CB4">
      <w:pPr>
        <w:pStyle w:val="Bibliography"/>
      </w:pPr>
      <w:r>
        <w:t xml:space="preserve">24.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0570E6C8" w14:textId="77777777" w:rsidR="007B3CB4" w:rsidRDefault="007B3CB4" w:rsidP="007B3CB4">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7523F87" w14:textId="77777777" w:rsidR="007B3CB4" w:rsidRDefault="007B3CB4" w:rsidP="007B3CB4">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95BF2B7" w14:textId="77777777" w:rsidR="007B3CB4" w:rsidRDefault="007B3CB4" w:rsidP="007B3CB4">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7B13B3" w14:textId="77777777" w:rsidR="007B3CB4" w:rsidRDefault="007B3CB4" w:rsidP="007B3CB4">
      <w:pPr>
        <w:pStyle w:val="Bibliography"/>
      </w:pPr>
      <w:r>
        <w:t xml:space="preserve">2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7AF7CDD" w14:textId="77777777" w:rsidR="007B3CB4" w:rsidRDefault="007B3CB4" w:rsidP="007B3CB4">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62560506" w14:textId="77777777" w:rsidR="007B3CB4" w:rsidRDefault="007B3CB4" w:rsidP="007B3CB4">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90B8FBF" w14:textId="77777777" w:rsidR="007B3CB4" w:rsidRDefault="007B3CB4" w:rsidP="007B3CB4">
      <w:pPr>
        <w:pStyle w:val="Bibliography"/>
      </w:pPr>
      <w:r>
        <w:t xml:space="preserve">31.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6B9660AF" w14:textId="77777777" w:rsidR="007B3CB4" w:rsidRDefault="007B3CB4" w:rsidP="007B3CB4">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30812AA" w14:textId="77777777" w:rsidR="007B3CB4" w:rsidRDefault="007B3CB4" w:rsidP="007B3CB4">
      <w:pPr>
        <w:pStyle w:val="Bibliography"/>
      </w:pPr>
      <w:r>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67C0A540" w14:textId="77777777" w:rsidR="007B3CB4" w:rsidRDefault="007B3CB4" w:rsidP="007B3CB4">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4906982" w14:textId="77777777" w:rsidR="007B3CB4" w:rsidRDefault="007B3CB4" w:rsidP="007B3CB4">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32C883B" w14:textId="77777777" w:rsidR="007B3CB4" w:rsidRDefault="007B3CB4" w:rsidP="007B3CB4">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E72F768" w14:textId="77777777" w:rsidR="007B3CB4" w:rsidRDefault="007B3CB4" w:rsidP="007B3CB4">
      <w:pPr>
        <w:pStyle w:val="Bibliography"/>
      </w:pPr>
      <w:r>
        <w:t xml:space="preserve">37.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B8A1E8F" w14:textId="77777777" w:rsidR="007B3CB4" w:rsidRDefault="007B3CB4" w:rsidP="007B3CB4">
      <w:pPr>
        <w:pStyle w:val="Bibliography"/>
      </w:pPr>
      <w:r>
        <w:lastRenderedPageBreak/>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CC31C41" w14:textId="77777777" w:rsidR="007B3CB4" w:rsidRDefault="007B3CB4" w:rsidP="007B3CB4">
      <w:pPr>
        <w:pStyle w:val="Bibliography"/>
      </w:pPr>
      <w:r>
        <w:t xml:space="preserve">3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41FCE50" w14:textId="77777777" w:rsidR="007B3CB4" w:rsidRDefault="007B3CB4" w:rsidP="007B3CB4">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033AD810" w14:textId="77777777" w:rsidR="007B3CB4" w:rsidRDefault="007B3CB4" w:rsidP="007B3CB4">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37FA12D" w14:textId="77777777" w:rsidR="007B3CB4" w:rsidRDefault="007B3CB4" w:rsidP="007B3CB4">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5256FA24" w14:textId="77777777" w:rsidR="007B3CB4" w:rsidRDefault="007B3CB4" w:rsidP="007B3CB4">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DC709CA" w14:textId="77777777" w:rsidR="007B3CB4" w:rsidRDefault="007B3CB4" w:rsidP="007B3CB4">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7CF6952" w14:textId="77777777" w:rsidR="007B3CB4" w:rsidRDefault="007B3CB4" w:rsidP="007B3CB4">
      <w:pPr>
        <w:pStyle w:val="Bibliography"/>
      </w:pPr>
      <w:r>
        <w:t xml:space="preserve">4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B0827A9" w14:textId="77777777" w:rsidR="007B3CB4" w:rsidRDefault="007B3CB4" w:rsidP="007B3CB4">
      <w:pPr>
        <w:pStyle w:val="Bibliography"/>
      </w:pPr>
      <w:r>
        <w:t xml:space="preserve">46.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2E65310" w14:textId="77777777" w:rsidR="007B3CB4" w:rsidRDefault="007B3CB4" w:rsidP="007B3CB4">
      <w:pPr>
        <w:pStyle w:val="Bibliography"/>
      </w:pPr>
      <w:r>
        <w:t xml:space="preserve">47. </w:t>
      </w:r>
      <w:r>
        <w:tab/>
        <w:t xml:space="preserve">Ren, X.; Yu, B.; Lu, Y.; Zhang, B.; Hu, J.; Brombacher, A. LightSit: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190D7065" w14:textId="77777777" w:rsidR="007B3CB4" w:rsidRDefault="007B3CB4" w:rsidP="007B3CB4">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339D9587" w14:textId="77777777" w:rsidR="007B3CB4" w:rsidRDefault="007B3CB4" w:rsidP="007B3CB4">
      <w:pPr>
        <w:pStyle w:val="Bibliography"/>
      </w:pPr>
      <w:r>
        <w:t xml:space="preserve">49.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F7E36C8" w14:textId="77777777" w:rsidR="007B3CB4" w:rsidRDefault="007B3CB4" w:rsidP="007B3CB4">
      <w:pPr>
        <w:pStyle w:val="Bibliography"/>
      </w:pPr>
      <w:r>
        <w:t xml:space="preserve">50. </w:t>
      </w:r>
      <w:r>
        <w:tab/>
        <w:t>Fu, T.; Macleod, A. IntelliChair: An Approach for Activity Detection and Prediction via Posture Analysis. In Proceedings of the 2014 International Conference on Intelligent Environments; IEEE: China, June 2014; pp. 211–213.</w:t>
      </w:r>
    </w:p>
    <w:p w14:paraId="68086F38" w14:textId="77777777" w:rsidR="007B3CB4" w:rsidRDefault="007B3CB4" w:rsidP="007B3CB4">
      <w:pPr>
        <w:pStyle w:val="Bibliography"/>
      </w:pPr>
      <w:r>
        <w:t xml:space="preserve">51. </w:t>
      </w:r>
      <w:r>
        <w:tab/>
        <w:t>AbuTerkia, I.; Hannoun, M.; Suwal, B.; Ahmed, M.S.; Sundaravdivel, P. FPGA-Based Smart Chair Recognition System Using Flex Sensors. In Proceedings of the 2022 IEEE 15th Dallas Circuit And System Conference (DCAS); IEEE: Dallas, TX, USA, June 17 2022; pp. 1–2.</w:t>
      </w:r>
    </w:p>
    <w:p w14:paraId="269FAC02" w14:textId="77777777" w:rsidR="007B3CB4" w:rsidRDefault="007B3CB4" w:rsidP="007B3CB4">
      <w:pPr>
        <w:pStyle w:val="Bibliography"/>
      </w:pPr>
      <w:r>
        <w:t xml:space="preserve">52.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6969B72" w14:textId="77777777" w:rsidR="007B3CB4" w:rsidRDefault="007B3CB4" w:rsidP="007B3CB4">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AD652A2" w14:textId="77777777" w:rsidR="007B3CB4" w:rsidRDefault="007B3CB4" w:rsidP="007B3CB4">
      <w:pPr>
        <w:pStyle w:val="Bibliography"/>
      </w:pPr>
      <w:r>
        <w:lastRenderedPageBreak/>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B2CF21C" w14:textId="77777777" w:rsidR="007B3CB4" w:rsidRDefault="007B3CB4" w:rsidP="007B3CB4">
      <w:pPr>
        <w:pStyle w:val="Bibliography"/>
      </w:pPr>
      <w:r>
        <w:t xml:space="preserve">5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650ED52" w14:textId="77777777" w:rsidR="007B3CB4" w:rsidRDefault="007B3CB4" w:rsidP="007B3CB4">
      <w:pPr>
        <w:pStyle w:val="Bibliography"/>
      </w:pPr>
      <w:r>
        <w:t xml:space="preserve">56.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29AD31C4" w14:textId="77777777" w:rsidR="007B3CB4" w:rsidRDefault="007B3CB4" w:rsidP="007B3CB4">
      <w:pPr>
        <w:pStyle w:val="Bibliography"/>
      </w:pPr>
      <w:r>
        <w:t xml:space="preserve">57. </w:t>
      </w:r>
      <w: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45AF0E9" w14:textId="77777777" w:rsidR="007B3CB4" w:rsidRDefault="007B3CB4" w:rsidP="007B3CB4">
      <w:pPr>
        <w:pStyle w:val="Bibliography"/>
      </w:pPr>
      <w:r>
        <w:t xml:space="preserve">58. </w:t>
      </w:r>
      <w:r>
        <w:tab/>
        <w:t xml:space="preserve">Jaffery, M.H.; Ashraf, M.A.; Almogren, A.; Asim, H.M.; Arshad, J.; Khan, J.; Rehman, A.U.; Hussen, S. FSR-Based Smart System for Detection of Wheelchair Sitting Postures Using Machine Learning Algorithms and Techniques. </w:t>
      </w:r>
      <w:r>
        <w:rPr>
          <w:i/>
          <w:iCs/>
        </w:rPr>
        <w:t>Journal of Sensors</w:t>
      </w:r>
      <w:r>
        <w:t xml:space="preserve"> </w:t>
      </w:r>
      <w:r>
        <w:rPr>
          <w:b/>
          <w:bCs/>
        </w:rPr>
        <w:t>2022</w:t>
      </w:r>
      <w:r>
        <w:t xml:space="preserve">, </w:t>
      </w:r>
      <w:r>
        <w:rPr>
          <w:i/>
          <w:iCs/>
        </w:rPr>
        <w:t>2022</w:t>
      </w:r>
      <w:r>
        <w:t>, 1–10, doi:10.1155/2022/1901058.</w:t>
      </w:r>
    </w:p>
    <w:p w14:paraId="5FD90A23" w14:textId="77777777" w:rsidR="007B3CB4" w:rsidRDefault="007B3CB4" w:rsidP="007B3CB4">
      <w:pPr>
        <w:pStyle w:val="Bibliography"/>
      </w:pPr>
      <w:r>
        <w:t xml:space="preserve">59. </w:t>
      </w:r>
      <w:r>
        <w:tab/>
        <w:t xml:space="preserve">Gelaw, T.A.; Hagos, M.T. Posture Prediction for Healthy Sitting Using a Smart Chair. In </w:t>
      </w:r>
      <w:r>
        <w:rPr>
          <w:i/>
          <w:iCs/>
        </w:rPr>
        <w:t>Advances of Science and Technology</w:t>
      </w:r>
      <w:r>
        <w:t>; Berihun, M.L., Ed.; Lecture Notes of the Institute for Computer Sciences, Social Informatics and Telecommunications Engineering; Springer International Publishing: Cham, 2022; Vol. 411, pp. 401–411 ISBN 978-3-030-93708-9.</w:t>
      </w:r>
    </w:p>
    <w:p w14:paraId="2466C558" w14:textId="77777777" w:rsidR="007B3CB4" w:rsidRDefault="007B3CB4" w:rsidP="007B3CB4">
      <w:pPr>
        <w:pStyle w:val="Bibliography"/>
      </w:pPr>
      <w:r>
        <w:t xml:space="preserve">60. </w:t>
      </w:r>
      <w:r>
        <w:tab/>
        <w:t xml:space="preserve">Javaid, A.; Abbas, A.; Arshad, J.; Rahmani, M.K.I.; Chauhdary, S.T.; Jaffery, M.H.; Banga, A.S. Force Sensitive Resistors-Based Real-Time Posture Detection System Using Machine Learning Algorithms. </w:t>
      </w:r>
      <w:r>
        <w:rPr>
          <w:i/>
          <w:iCs/>
        </w:rPr>
        <w:t>CMC</w:t>
      </w:r>
      <w:r>
        <w:t xml:space="preserve"> </w:t>
      </w:r>
      <w:r>
        <w:rPr>
          <w:b/>
          <w:bCs/>
        </w:rPr>
        <w:t>2023</w:t>
      </w:r>
      <w:r>
        <w:t xml:space="preserve">, </w:t>
      </w:r>
      <w:r>
        <w:rPr>
          <w:i/>
          <w:iCs/>
        </w:rPr>
        <w:t>77</w:t>
      </w:r>
      <w:r>
        <w:t>, 1795–1814, doi:10.32604/cmc.2023.044140.</w:t>
      </w:r>
    </w:p>
    <w:p w14:paraId="15AD98A3" w14:textId="77777777" w:rsidR="007B3CB4" w:rsidRDefault="007B3CB4" w:rsidP="007B3CB4">
      <w:pPr>
        <w:pStyle w:val="Bibliography"/>
      </w:pPr>
      <w:r>
        <w:t xml:space="preserve">61. </w:t>
      </w:r>
      <w:r>
        <w:tab/>
        <w:t xml:space="preserve">Tavares, C.; Silva, J.O.E.; Mendes, A.; Rebolo, L.; Domingues, M.D.F.; Alberto, N.; Lima, M.; Radwan, A.; Da Silva, H.P.; Da Costa Antunes, P.F. Smart Office Chair for Working Conditions Optimization. </w:t>
      </w:r>
      <w:r>
        <w:rPr>
          <w:i/>
          <w:iCs/>
        </w:rPr>
        <w:t>IEEE Access</w:t>
      </w:r>
      <w:r>
        <w:t xml:space="preserve"> </w:t>
      </w:r>
      <w:r>
        <w:rPr>
          <w:b/>
          <w:bCs/>
        </w:rPr>
        <w:t>2023</w:t>
      </w:r>
      <w:r>
        <w:t xml:space="preserve">, </w:t>
      </w:r>
      <w:r>
        <w:rPr>
          <w:i/>
          <w:iCs/>
        </w:rPr>
        <w:t>11</w:t>
      </w:r>
      <w:r>
        <w:t>, 50497–50509, doi:10.1109/ACCESS.2023.3276429.</w:t>
      </w:r>
    </w:p>
    <w:p w14:paraId="3FC56C9F" w14:textId="77777777" w:rsidR="007B3CB4" w:rsidRDefault="007B3CB4" w:rsidP="007B3CB4">
      <w:pPr>
        <w:pStyle w:val="Bibliography"/>
      </w:pPr>
      <w:r>
        <w:t xml:space="preserve">62.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3E4ED93" w14:textId="77777777" w:rsidR="007B3CB4" w:rsidRDefault="007B3CB4" w:rsidP="007B3CB4">
      <w:pPr>
        <w:pStyle w:val="Bibliography"/>
      </w:pPr>
      <w:r>
        <w:t xml:space="preserve">63.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07AE3C3" w14:textId="77777777" w:rsidR="007B3CB4" w:rsidRDefault="007B3CB4" w:rsidP="007B3CB4">
      <w:pPr>
        <w:pStyle w:val="Bibliography"/>
      </w:pPr>
      <w:r>
        <w:t xml:space="preserve">64.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158094FF" w14:textId="77777777" w:rsidR="007B3CB4" w:rsidRDefault="007B3CB4" w:rsidP="007B3CB4">
      <w:pPr>
        <w:pStyle w:val="Bibliography"/>
      </w:pPr>
      <w:r>
        <w:t xml:space="preserve">65. </w:t>
      </w:r>
      <w:r>
        <w:tab/>
        <w:t>Sadun, A.S.; Jalani, J.; Sukor, J.A. Force Sensing Resistor (FSR): A Brief Overview and the Low-Cost Sensor for Active Compliance Control.; Jiang, X., Chen, G., Capi, G., Ishll, C., Eds.; Tokyo, Japan, July 11 2016; p. 1001112.</w:t>
      </w:r>
    </w:p>
    <w:p w14:paraId="00E0B65C" w14:textId="77777777" w:rsidR="007B3CB4" w:rsidRDefault="007B3CB4" w:rsidP="007B3CB4">
      <w:pPr>
        <w:pStyle w:val="Bibliography"/>
      </w:pPr>
      <w:r>
        <w:t xml:space="preserve">66.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47C091FB" w14:textId="77777777" w:rsidR="007B3CB4" w:rsidRDefault="007B3CB4" w:rsidP="007B3CB4">
      <w:pPr>
        <w:pStyle w:val="Bibliography"/>
      </w:pPr>
      <w:r>
        <w:t xml:space="preserve">67. </w:t>
      </w:r>
      <w:r>
        <w:tab/>
        <w:t>Ohmite Ohmite FSR Series Integration Guide: Force Sensing Resistor 2018.</w:t>
      </w:r>
    </w:p>
    <w:p w14:paraId="41AD2A9E" w14:textId="77777777" w:rsidR="007B3CB4" w:rsidRDefault="007B3CB4" w:rsidP="007B3CB4">
      <w:pPr>
        <w:pStyle w:val="Bibliography"/>
      </w:pPr>
      <w:r>
        <w:t xml:space="preserve">68. </w:t>
      </w:r>
      <w:r>
        <w:tab/>
        <w:t>Interlink Electronics FSR 402 Data Sheet.</w:t>
      </w:r>
    </w:p>
    <w:p w14:paraId="2B48CBF0" w14:textId="77777777" w:rsidR="007B3CB4" w:rsidRDefault="007B3CB4" w:rsidP="007B3CB4">
      <w:pPr>
        <w:pStyle w:val="Bibliography"/>
      </w:pPr>
      <w:r>
        <w:t xml:space="preserve">69. </w:t>
      </w:r>
      <w:r>
        <w:tab/>
        <w:t>Interlink Electronics FSR 406 Data Sheet.</w:t>
      </w:r>
    </w:p>
    <w:p w14:paraId="22C4762E" w14:textId="77777777" w:rsidR="007B3CB4" w:rsidRDefault="007B3CB4" w:rsidP="007B3CB4">
      <w:pPr>
        <w:pStyle w:val="Bibliography"/>
      </w:pPr>
      <w:r>
        <w:t xml:space="preserve">70.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5F67AD5" w14:textId="77777777" w:rsidR="007B3CB4" w:rsidRDefault="007B3CB4" w:rsidP="007B3CB4">
      <w:pPr>
        <w:pStyle w:val="Bibliography"/>
      </w:pPr>
      <w:r>
        <w:lastRenderedPageBreak/>
        <w:t xml:space="preserve">71. </w:t>
      </w:r>
      <w:r>
        <w:tab/>
        <w:t xml:space="preserve">Kamble, V.; shinde, V.D.; Kittur, J.K. Overview of Load Cells. </w:t>
      </w:r>
      <w:r>
        <w:rPr>
          <w:i/>
          <w:iCs/>
        </w:rPr>
        <w:t>Journal of Mechanical and Mechanics Engineering 6.3</w:t>
      </w:r>
      <w:r>
        <w:t xml:space="preserve"> </w:t>
      </w:r>
      <w:r>
        <w:rPr>
          <w:b/>
          <w:bCs/>
        </w:rPr>
        <w:t>2020</w:t>
      </w:r>
      <w:r>
        <w:t>, 22–29.</w:t>
      </w:r>
    </w:p>
    <w:p w14:paraId="3BD31917" w14:textId="77777777" w:rsidR="007B3CB4" w:rsidRDefault="007B3CB4" w:rsidP="007B3CB4">
      <w:pPr>
        <w:pStyle w:val="Bibliography"/>
      </w:pPr>
      <w:r>
        <w:t xml:space="preserve">72.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2C766DC9" w14:textId="77777777" w:rsidR="007B3CB4" w:rsidRDefault="007B3CB4" w:rsidP="007B3CB4">
      <w:pPr>
        <w:pStyle w:val="Bibliography"/>
      </w:pPr>
      <w:r>
        <w:t xml:space="preserve">73. </w:t>
      </w:r>
      <w:r>
        <w:tab/>
        <w:t>SpectraSymbol Flex Sensor Data Sheet 2014.</w:t>
      </w:r>
    </w:p>
    <w:p w14:paraId="565E771C" w14:textId="77777777" w:rsidR="007B3CB4" w:rsidRDefault="007B3CB4" w:rsidP="007B3CB4">
      <w:pPr>
        <w:pStyle w:val="Bibliography"/>
      </w:pPr>
      <w:r>
        <w:t xml:space="preserve">74. </w:t>
      </w:r>
      <w:r>
        <w:tab/>
        <w:t>SpectraSymbol Flex Sensor 2.2.</w:t>
      </w:r>
    </w:p>
    <w:p w14:paraId="010C44C4" w14:textId="77777777" w:rsidR="007B3CB4" w:rsidRDefault="007B3CB4" w:rsidP="007B3CB4">
      <w:pPr>
        <w:pStyle w:val="Bibliography"/>
      </w:pPr>
      <w:r>
        <w:t xml:space="preserve">75.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4EB6D3A4" w14:textId="77777777" w:rsidR="007B3CB4" w:rsidRDefault="007B3CB4" w:rsidP="007B3CB4">
      <w:pPr>
        <w:pStyle w:val="Bibliography"/>
      </w:pPr>
      <w:r>
        <w:t xml:space="preserve">76.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6E21C82" w14:textId="77777777" w:rsidR="007B3CB4" w:rsidRDefault="007B3CB4" w:rsidP="007B3CB4">
      <w:pPr>
        <w:pStyle w:val="Bibliography"/>
      </w:pPr>
      <w:r>
        <w:t xml:space="preserve">77. </w:t>
      </w:r>
      <w:r>
        <w:tab/>
        <w:t xml:space="preserve">Rejeb, A.; Rejeb, K.; Treiblmaier, H.; Appolloni, A.; Alghamdi, S.; Alhasawi, Y.; Iranmanesh, M. The Internet of Things (IoT) in Healthcare: Taking Stock and Moving Forward. </w:t>
      </w:r>
      <w:r>
        <w:rPr>
          <w:i/>
          <w:iCs/>
        </w:rPr>
        <w:t>Internet of Things</w:t>
      </w:r>
      <w:r>
        <w:t xml:space="preserve"> </w:t>
      </w:r>
      <w:r>
        <w:rPr>
          <w:b/>
          <w:bCs/>
        </w:rPr>
        <w:t>2023</w:t>
      </w:r>
      <w:r>
        <w:t xml:space="preserve">, </w:t>
      </w:r>
      <w:r>
        <w:rPr>
          <w:i/>
          <w:iCs/>
        </w:rPr>
        <w:t>22</w:t>
      </w:r>
      <w:r>
        <w:t>, 100721, doi:10.1016/j.iot.2023.100721.</w:t>
      </w:r>
    </w:p>
    <w:p w14:paraId="3B6C9C0A" w14:textId="77777777" w:rsidR="007B3CB4" w:rsidRDefault="007B3CB4" w:rsidP="007B3CB4">
      <w:pPr>
        <w:pStyle w:val="Bibliography"/>
      </w:pPr>
      <w:r>
        <w:t xml:space="preserve">78. </w:t>
      </w:r>
      <w:r>
        <w:tab/>
        <w:t xml:space="preserve">Liu, H.; Gegov,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50AB0C4A" w14:textId="77777777" w:rsidR="007B3CB4" w:rsidRDefault="007B3CB4" w:rsidP="007B3CB4">
      <w:pPr>
        <w:pStyle w:val="Bibliography"/>
      </w:pPr>
      <w:r>
        <w:t xml:space="preserve">79. </w:t>
      </w:r>
      <w:r>
        <w:tab/>
        <w:t xml:space="preserve">Davison, A.C. </w:t>
      </w:r>
      <w:r>
        <w:rPr>
          <w:i/>
          <w:iCs/>
        </w:rPr>
        <w:t>Statistical Models</w:t>
      </w:r>
      <w:r>
        <w:t>; Cambridge University Press: Cambridge, U.K., 2003; ISBN 978-0-511-67497-6.</w:t>
      </w:r>
    </w:p>
    <w:p w14:paraId="4D0358DC" w14:textId="77777777" w:rsidR="007B3CB4" w:rsidRDefault="007B3CB4" w:rsidP="007B3CB4">
      <w:pPr>
        <w:pStyle w:val="Bibliography"/>
      </w:pPr>
      <w:r>
        <w:t xml:space="preserve">80.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1474D1EE" w14:textId="77777777" w:rsidR="007B3CB4" w:rsidRDefault="007B3CB4" w:rsidP="007B3CB4">
      <w:pPr>
        <w:pStyle w:val="Bibliography"/>
      </w:pPr>
      <w:r>
        <w:t xml:space="preserve">81.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60A6616A" w14:textId="77777777" w:rsidR="007B3CB4" w:rsidRDefault="007B3CB4" w:rsidP="007B3CB4">
      <w:pPr>
        <w:pStyle w:val="Bibliography"/>
      </w:pPr>
      <w:r>
        <w:t xml:space="preserve">82.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269–280, doi:10.1016/j.inffus.2019.09.002.</w:t>
      </w:r>
    </w:p>
    <w:p w14:paraId="69F4040F" w14:textId="77777777" w:rsidR="007B3CB4" w:rsidRDefault="007B3CB4" w:rsidP="007B3CB4">
      <w:pPr>
        <w:pStyle w:val="Bibliography"/>
      </w:pPr>
      <w:r>
        <w:t xml:space="preserve">83.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46–57, doi:10.1016/j.future.2017.04.045.</w:t>
      </w:r>
    </w:p>
    <w:p w14:paraId="514CAA82" w14:textId="77777777" w:rsidR="007B3CB4" w:rsidRDefault="007B3CB4" w:rsidP="007B3CB4">
      <w:pPr>
        <w:pStyle w:val="Bibliography"/>
      </w:pPr>
      <w:r>
        <w:t xml:space="preserve">84. </w:t>
      </w:r>
      <w:r>
        <w:tab/>
        <w:t xml:space="preserve">Munirathinam, S. Drift Detection Analytics for IoT Sensors. </w:t>
      </w:r>
      <w:r>
        <w:rPr>
          <w:i/>
          <w:iCs/>
        </w:rPr>
        <w:t>Procedia Computer Science</w:t>
      </w:r>
      <w:r>
        <w:t xml:space="preserve"> </w:t>
      </w:r>
      <w:r>
        <w:rPr>
          <w:b/>
          <w:bCs/>
        </w:rPr>
        <w:t>2021</w:t>
      </w:r>
      <w:r>
        <w:t xml:space="preserve">, </w:t>
      </w:r>
      <w:r>
        <w:rPr>
          <w:i/>
          <w:iCs/>
        </w:rPr>
        <w:t>180</w:t>
      </w:r>
      <w:r>
        <w:t>, 903–912, doi:10.1016/j.procs.2021.01.341.</w:t>
      </w:r>
    </w:p>
    <w:p w14:paraId="05362F1F" w14:textId="77777777" w:rsidR="007B3CB4" w:rsidRDefault="007B3CB4" w:rsidP="007B3CB4">
      <w:pPr>
        <w:pStyle w:val="Bibliography"/>
      </w:pPr>
      <w:r>
        <w:t xml:space="preserve">85.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127017, doi:10.1016/j.neucom.2023.127017.</w:t>
      </w:r>
    </w:p>
    <w:p w14:paraId="0ABA6F56" w14:textId="77777777" w:rsidR="007B3CB4" w:rsidRDefault="007B3CB4" w:rsidP="007B3CB4">
      <w:pPr>
        <w:pStyle w:val="Bibliography"/>
      </w:pPr>
      <w:r>
        <w:t xml:space="preserve">86. </w:t>
      </w:r>
      <w:r>
        <w:tab/>
        <w:t xml:space="preserve">Al-rawashdeh, M.; Keikhosrokiani, P.; Belaton, B.; Alawida, M.; Zwiri,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2D4DFD20" w14:textId="77777777" w:rsidR="007B3CB4" w:rsidRDefault="007B3CB4" w:rsidP="007B3CB4">
      <w:pPr>
        <w:pStyle w:val="Bibliography"/>
      </w:pPr>
      <w:r>
        <w:t xml:space="preserve">87.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23F48806" w14:textId="77777777" w:rsidR="007B3CB4" w:rsidRDefault="007B3CB4" w:rsidP="007B3CB4">
      <w:pPr>
        <w:pStyle w:val="Bibliography"/>
      </w:pPr>
      <w:r>
        <w:t xml:space="preserve">88. </w:t>
      </w:r>
      <w:r>
        <w:tab/>
        <w:t>Laubheimer, P. Beyond the NPS: Measuring Perceived Usability with the SUS, NASA-TLX, and the Single Ease Question After Tasks and Usability Tests Available online: https://www.nngroup.com/articles/measuring-perceived-usability/.</w:t>
      </w:r>
    </w:p>
    <w:p w14:paraId="77130805" w14:textId="77777777" w:rsidR="007B3CB4" w:rsidRDefault="007B3CB4" w:rsidP="007B3CB4">
      <w:pPr>
        <w:pStyle w:val="Bibliography"/>
      </w:pPr>
      <w:r>
        <w:lastRenderedPageBreak/>
        <w:t xml:space="preserve">89.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7DB30A8F" w:rsidR="007D65C8" w:rsidRPr="0026124F" w:rsidRDefault="00365BD5" w:rsidP="007A08BB">
      <w:pPr>
        <w:pStyle w:val="MDPI21heading1"/>
        <w:ind w:left="0"/>
        <w:rPr>
          <w:lang w:val="en-GB"/>
        </w:rPr>
      </w:pPr>
      <w:r>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946251">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ABF885" w14:textId="77777777" w:rsidR="00946251" w:rsidRPr="00621204" w:rsidRDefault="00946251">
      <w:pPr>
        <w:spacing w:line="240" w:lineRule="auto"/>
      </w:pPr>
      <w:r w:rsidRPr="00621204">
        <w:separator/>
      </w:r>
    </w:p>
    <w:p w14:paraId="566A082B" w14:textId="77777777" w:rsidR="00946251" w:rsidRDefault="00946251"/>
  </w:endnote>
  <w:endnote w:type="continuationSeparator" w:id="0">
    <w:p w14:paraId="662ED5C3" w14:textId="77777777" w:rsidR="00946251" w:rsidRPr="00621204" w:rsidRDefault="00946251">
      <w:pPr>
        <w:spacing w:line="240" w:lineRule="auto"/>
      </w:pPr>
      <w:r w:rsidRPr="00621204">
        <w:continuationSeparator/>
      </w:r>
    </w:p>
    <w:p w14:paraId="2DCB928D" w14:textId="77777777" w:rsidR="00946251" w:rsidRDefault="009462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512D5" w14:textId="77777777" w:rsidR="00946251" w:rsidRPr="00621204" w:rsidRDefault="00946251">
      <w:pPr>
        <w:spacing w:line="240" w:lineRule="auto"/>
      </w:pPr>
      <w:r w:rsidRPr="00621204">
        <w:separator/>
      </w:r>
    </w:p>
    <w:p w14:paraId="24E031D9" w14:textId="77777777" w:rsidR="00946251" w:rsidRDefault="00946251"/>
  </w:footnote>
  <w:footnote w:type="continuationSeparator" w:id="0">
    <w:p w14:paraId="3B64F2B4" w14:textId="77777777" w:rsidR="00946251" w:rsidRPr="00621204" w:rsidRDefault="00946251">
      <w:pPr>
        <w:spacing w:line="240" w:lineRule="auto"/>
      </w:pPr>
      <w:r w:rsidRPr="00621204">
        <w:continuationSeparator/>
      </w:r>
    </w:p>
    <w:p w14:paraId="2ABFB836" w14:textId="77777777" w:rsidR="00946251" w:rsidRDefault="009462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8EB"/>
    <w:rsid w:val="00014AC9"/>
    <w:rsid w:val="00015563"/>
    <w:rsid w:val="000162A3"/>
    <w:rsid w:val="0001720C"/>
    <w:rsid w:val="00017E67"/>
    <w:rsid w:val="0002025E"/>
    <w:rsid w:val="000205B9"/>
    <w:rsid w:val="00020D0E"/>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75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3D4C"/>
    <w:rsid w:val="00093F2D"/>
    <w:rsid w:val="0009640E"/>
    <w:rsid w:val="0009645C"/>
    <w:rsid w:val="000965BE"/>
    <w:rsid w:val="00096C5B"/>
    <w:rsid w:val="000A05FC"/>
    <w:rsid w:val="000A0621"/>
    <w:rsid w:val="000A08BB"/>
    <w:rsid w:val="000A0BDB"/>
    <w:rsid w:val="000A1078"/>
    <w:rsid w:val="000A159A"/>
    <w:rsid w:val="000A1D23"/>
    <w:rsid w:val="000A1D37"/>
    <w:rsid w:val="000A1E6F"/>
    <w:rsid w:val="000A22EF"/>
    <w:rsid w:val="000A2BCE"/>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17ED"/>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6BCD"/>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3C12"/>
    <w:rsid w:val="001040EA"/>
    <w:rsid w:val="0010482A"/>
    <w:rsid w:val="001049E8"/>
    <w:rsid w:val="00104A38"/>
    <w:rsid w:val="0010537E"/>
    <w:rsid w:val="00106602"/>
    <w:rsid w:val="00106828"/>
    <w:rsid w:val="00106BC1"/>
    <w:rsid w:val="00107716"/>
    <w:rsid w:val="00107B8E"/>
    <w:rsid w:val="00107DC1"/>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3EE"/>
    <w:rsid w:val="001615DC"/>
    <w:rsid w:val="0016188F"/>
    <w:rsid w:val="00161A32"/>
    <w:rsid w:val="00161C97"/>
    <w:rsid w:val="0016232F"/>
    <w:rsid w:val="00163483"/>
    <w:rsid w:val="00163944"/>
    <w:rsid w:val="00163FF9"/>
    <w:rsid w:val="00164AE5"/>
    <w:rsid w:val="001656DC"/>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4E79"/>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D74F5"/>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8"/>
    <w:rsid w:val="00216B62"/>
    <w:rsid w:val="0021739A"/>
    <w:rsid w:val="0021778B"/>
    <w:rsid w:val="00217BC0"/>
    <w:rsid w:val="00220926"/>
    <w:rsid w:val="00221395"/>
    <w:rsid w:val="002223C5"/>
    <w:rsid w:val="00222CA6"/>
    <w:rsid w:val="00222D56"/>
    <w:rsid w:val="00224451"/>
    <w:rsid w:val="00225090"/>
    <w:rsid w:val="00226367"/>
    <w:rsid w:val="002272C9"/>
    <w:rsid w:val="002301F9"/>
    <w:rsid w:val="00230BB2"/>
    <w:rsid w:val="00230F65"/>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255"/>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5A1"/>
    <w:rsid w:val="002D4C58"/>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4F"/>
    <w:rsid w:val="00317AC0"/>
    <w:rsid w:val="003203C3"/>
    <w:rsid w:val="00320D3C"/>
    <w:rsid w:val="0032122F"/>
    <w:rsid w:val="00326141"/>
    <w:rsid w:val="0032737B"/>
    <w:rsid w:val="0033058F"/>
    <w:rsid w:val="00330DB5"/>
    <w:rsid w:val="003317E6"/>
    <w:rsid w:val="00331A15"/>
    <w:rsid w:val="0033254D"/>
    <w:rsid w:val="003327F4"/>
    <w:rsid w:val="003337E4"/>
    <w:rsid w:val="00333BCC"/>
    <w:rsid w:val="00334FE4"/>
    <w:rsid w:val="003352B2"/>
    <w:rsid w:val="00335AD8"/>
    <w:rsid w:val="00335DC6"/>
    <w:rsid w:val="00335E05"/>
    <w:rsid w:val="00335FE8"/>
    <w:rsid w:val="00336831"/>
    <w:rsid w:val="0033740F"/>
    <w:rsid w:val="0033798B"/>
    <w:rsid w:val="0034017D"/>
    <w:rsid w:val="0034091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AAF"/>
    <w:rsid w:val="00362BC1"/>
    <w:rsid w:val="00363286"/>
    <w:rsid w:val="0036367B"/>
    <w:rsid w:val="003637BB"/>
    <w:rsid w:val="00363A61"/>
    <w:rsid w:val="00363DAF"/>
    <w:rsid w:val="00363F03"/>
    <w:rsid w:val="003652CD"/>
    <w:rsid w:val="00365487"/>
    <w:rsid w:val="0036557C"/>
    <w:rsid w:val="00365BD5"/>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8E1"/>
    <w:rsid w:val="00401B29"/>
    <w:rsid w:val="00401D30"/>
    <w:rsid w:val="00402944"/>
    <w:rsid w:val="00402FA0"/>
    <w:rsid w:val="004037E4"/>
    <w:rsid w:val="004047BF"/>
    <w:rsid w:val="00404B08"/>
    <w:rsid w:val="0040533B"/>
    <w:rsid w:val="00405542"/>
    <w:rsid w:val="00406786"/>
    <w:rsid w:val="004072F0"/>
    <w:rsid w:val="00411BB5"/>
    <w:rsid w:val="00411C20"/>
    <w:rsid w:val="00411E77"/>
    <w:rsid w:val="00412442"/>
    <w:rsid w:val="00413195"/>
    <w:rsid w:val="004133BA"/>
    <w:rsid w:val="004144C5"/>
    <w:rsid w:val="0041500C"/>
    <w:rsid w:val="0041516B"/>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65C5"/>
    <w:rsid w:val="0042750D"/>
    <w:rsid w:val="00430029"/>
    <w:rsid w:val="00430066"/>
    <w:rsid w:val="004301D0"/>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3BD3"/>
    <w:rsid w:val="0045351E"/>
    <w:rsid w:val="0045377B"/>
    <w:rsid w:val="0045409B"/>
    <w:rsid w:val="00454698"/>
    <w:rsid w:val="004546AA"/>
    <w:rsid w:val="00454769"/>
    <w:rsid w:val="0045658A"/>
    <w:rsid w:val="004567F8"/>
    <w:rsid w:val="00456E68"/>
    <w:rsid w:val="00456F82"/>
    <w:rsid w:val="004574B5"/>
    <w:rsid w:val="004577BA"/>
    <w:rsid w:val="004579A7"/>
    <w:rsid w:val="00461C17"/>
    <w:rsid w:val="0046237A"/>
    <w:rsid w:val="004623AB"/>
    <w:rsid w:val="004626A4"/>
    <w:rsid w:val="00462A76"/>
    <w:rsid w:val="004631AD"/>
    <w:rsid w:val="00463AC8"/>
    <w:rsid w:val="00463D1E"/>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9D0"/>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A6B"/>
    <w:rsid w:val="004B0BB4"/>
    <w:rsid w:val="004B2B0E"/>
    <w:rsid w:val="004B2B33"/>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A03"/>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2851"/>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0FE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24F4"/>
    <w:rsid w:val="005925AE"/>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BC2"/>
    <w:rsid w:val="005F6ED5"/>
    <w:rsid w:val="005F772D"/>
    <w:rsid w:val="00601237"/>
    <w:rsid w:val="00601AF3"/>
    <w:rsid w:val="00601B2D"/>
    <w:rsid w:val="00602445"/>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1E"/>
    <w:rsid w:val="006706ED"/>
    <w:rsid w:val="0067077B"/>
    <w:rsid w:val="0067077E"/>
    <w:rsid w:val="00670967"/>
    <w:rsid w:val="00670CE4"/>
    <w:rsid w:val="0067102C"/>
    <w:rsid w:val="0067306A"/>
    <w:rsid w:val="006730EF"/>
    <w:rsid w:val="00673BE6"/>
    <w:rsid w:val="00674361"/>
    <w:rsid w:val="00674B8E"/>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64EF"/>
    <w:rsid w:val="006A6CA0"/>
    <w:rsid w:val="006A7EA6"/>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815"/>
    <w:rsid w:val="00733979"/>
    <w:rsid w:val="00733AA7"/>
    <w:rsid w:val="007340C0"/>
    <w:rsid w:val="0073477D"/>
    <w:rsid w:val="00734A9C"/>
    <w:rsid w:val="00735236"/>
    <w:rsid w:val="00735819"/>
    <w:rsid w:val="0073582C"/>
    <w:rsid w:val="00735AAC"/>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5170B"/>
    <w:rsid w:val="00751E1A"/>
    <w:rsid w:val="00751EAD"/>
    <w:rsid w:val="00753355"/>
    <w:rsid w:val="0075353B"/>
    <w:rsid w:val="00753912"/>
    <w:rsid w:val="00753D13"/>
    <w:rsid w:val="00755137"/>
    <w:rsid w:val="007559F6"/>
    <w:rsid w:val="00755FD4"/>
    <w:rsid w:val="007567C8"/>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2FC1"/>
    <w:rsid w:val="00783AD1"/>
    <w:rsid w:val="007845F3"/>
    <w:rsid w:val="00784C4F"/>
    <w:rsid w:val="00785180"/>
    <w:rsid w:val="00785327"/>
    <w:rsid w:val="00785699"/>
    <w:rsid w:val="00785F57"/>
    <w:rsid w:val="00790D45"/>
    <w:rsid w:val="0079121E"/>
    <w:rsid w:val="00792E40"/>
    <w:rsid w:val="00793978"/>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3CB4"/>
    <w:rsid w:val="007B4CEF"/>
    <w:rsid w:val="007B5159"/>
    <w:rsid w:val="007B529D"/>
    <w:rsid w:val="007B5711"/>
    <w:rsid w:val="007B65CE"/>
    <w:rsid w:val="007B6CED"/>
    <w:rsid w:val="007C07E2"/>
    <w:rsid w:val="007C0F86"/>
    <w:rsid w:val="007C1BE1"/>
    <w:rsid w:val="007C1C41"/>
    <w:rsid w:val="007C2AC7"/>
    <w:rsid w:val="007C2C45"/>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541B"/>
    <w:rsid w:val="008F6696"/>
    <w:rsid w:val="008F7398"/>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5CC5"/>
    <w:rsid w:val="00927119"/>
    <w:rsid w:val="00927228"/>
    <w:rsid w:val="00927E3C"/>
    <w:rsid w:val="009306EC"/>
    <w:rsid w:val="00930EE8"/>
    <w:rsid w:val="00932526"/>
    <w:rsid w:val="00933C65"/>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251"/>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04E"/>
    <w:rsid w:val="009955B1"/>
    <w:rsid w:val="00995D07"/>
    <w:rsid w:val="00996B6E"/>
    <w:rsid w:val="00996C22"/>
    <w:rsid w:val="00997334"/>
    <w:rsid w:val="00997560"/>
    <w:rsid w:val="009A1C5B"/>
    <w:rsid w:val="009A3381"/>
    <w:rsid w:val="009A35EA"/>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227B"/>
    <w:rsid w:val="009C29AD"/>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67EA"/>
    <w:rsid w:val="00A06D8E"/>
    <w:rsid w:val="00A070B0"/>
    <w:rsid w:val="00A0729C"/>
    <w:rsid w:val="00A10201"/>
    <w:rsid w:val="00A1079D"/>
    <w:rsid w:val="00A10AAE"/>
    <w:rsid w:val="00A10C39"/>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001"/>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6F3"/>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6D79"/>
    <w:rsid w:val="00AE7196"/>
    <w:rsid w:val="00AE7C84"/>
    <w:rsid w:val="00AE7D5B"/>
    <w:rsid w:val="00AE7F43"/>
    <w:rsid w:val="00AF0594"/>
    <w:rsid w:val="00AF0885"/>
    <w:rsid w:val="00AF1232"/>
    <w:rsid w:val="00AF221D"/>
    <w:rsid w:val="00AF2567"/>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0FBE"/>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0A1"/>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87CF5"/>
    <w:rsid w:val="00B90F41"/>
    <w:rsid w:val="00B911AF"/>
    <w:rsid w:val="00B92230"/>
    <w:rsid w:val="00B94148"/>
    <w:rsid w:val="00B94956"/>
    <w:rsid w:val="00B95451"/>
    <w:rsid w:val="00B957C9"/>
    <w:rsid w:val="00B958A8"/>
    <w:rsid w:val="00B958EA"/>
    <w:rsid w:val="00B95FC8"/>
    <w:rsid w:val="00B96074"/>
    <w:rsid w:val="00B9665A"/>
    <w:rsid w:val="00B96976"/>
    <w:rsid w:val="00B97766"/>
    <w:rsid w:val="00B97BA0"/>
    <w:rsid w:val="00BA0330"/>
    <w:rsid w:val="00BA0BAB"/>
    <w:rsid w:val="00BA18E9"/>
    <w:rsid w:val="00BA1E4C"/>
    <w:rsid w:val="00BA364D"/>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73E"/>
    <w:rsid w:val="00BC29D1"/>
    <w:rsid w:val="00BC3B7D"/>
    <w:rsid w:val="00BC4160"/>
    <w:rsid w:val="00BC41A7"/>
    <w:rsid w:val="00BC458C"/>
    <w:rsid w:val="00BC55A0"/>
    <w:rsid w:val="00BC60EC"/>
    <w:rsid w:val="00BC6142"/>
    <w:rsid w:val="00BC6E69"/>
    <w:rsid w:val="00BC779E"/>
    <w:rsid w:val="00BC7983"/>
    <w:rsid w:val="00BC7B4D"/>
    <w:rsid w:val="00BD0F11"/>
    <w:rsid w:val="00BD10C0"/>
    <w:rsid w:val="00BD15CF"/>
    <w:rsid w:val="00BD1827"/>
    <w:rsid w:val="00BD2995"/>
    <w:rsid w:val="00BD2E7A"/>
    <w:rsid w:val="00BD574B"/>
    <w:rsid w:val="00BD7316"/>
    <w:rsid w:val="00BD7723"/>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BD5"/>
    <w:rsid w:val="00C02D89"/>
    <w:rsid w:val="00C02D9D"/>
    <w:rsid w:val="00C033A3"/>
    <w:rsid w:val="00C036C4"/>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2CC6"/>
    <w:rsid w:val="00C5421F"/>
    <w:rsid w:val="00C5431D"/>
    <w:rsid w:val="00C55C4B"/>
    <w:rsid w:val="00C56455"/>
    <w:rsid w:val="00C56D05"/>
    <w:rsid w:val="00C570EA"/>
    <w:rsid w:val="00C6062D"/>
    <w:rsid w:val="00C61CD6"/>
    <w:rsid w:val="00C62032"/>
    <w:rsid w:val="00C62140"/>
    <w:rsid w:val="00C6225B"/>
    <w:rsid w:val="00C63515"/>
    <w:rsid w:val="00C63CFB"/>
    <w:rsid w:val="00C63D60"/>
    <w:rsid w:val="00C642FB"/>
    <w:rsid w:val="00C64437"/>
    <w:rsid w:val="00C64914"/>
    <w:rsid w:val="00C6499E"/>
    <w:rsid w:val="00C64CF9"/>
    <w:rsid w:val="00C65296"/>
    <w:rsid w:val="00C67282"/>
    <w:rsid w:val="00C67E4C"/>
    <w:rsid w:val="00C706F3"/>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16"/>
    <w:rsid w:val="00CA10B0"/>
    <w:rsid w:val="00CA1D7B"/>
    <w:rsid w:val="00CA328D"/>
    <w:rsid w:val="00CA3653"/>
    <w:rsid w:val="00CA3C9E"/>
    <w:rsid w:val="00CA43AB"/>
    <w:rsid w:val="00CA4948"/>
    <w:rsid w:val="00CA5757"/>
    <w:rsid w:val="00CA58DF"/>
    <w:rsid w:val="00CA5966"/>
    <w:rsid w:val="00CA652D"/>
    <w:rsid w:val="00CB101D"/>
    <w:rsid w:val="00CB1FB8"/>
    <w:rsid w:val="00CB219E"/>
    <w:rsid w:val="00CB22A4"/>
    <w:rsid w:val="00CB3174"/>
    <w:rsid w:val="00CB3DE3"/>
    <w:rsid w:val="00CB4382"/>
    <w:rsid w:val="00CB4660"/>
    <w:rsid w:val="00CB4C17"/>
    <w:rsid w:val="00CB58AE"/>
    <w:rsid w:val="00CB694E"/>
    <w:rsid w:val="00CB7174"/>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DF0"/>
    <w:rsid w:val="00CD35FD"/>
    <w:rsid w:val="00CD48E0"/>
    <w:rsid w:val="00CD4B8A"/>
    <w:rsid w:val="00CD5673"/>
    <w:rsid w:val="00CD5C70"/>
    <w:rsid w:val="00CD5D9D"/>
    <w:rsid w:val="00CD5E42"/>
    <w:rsid w:val="00CD6C60"/>
    <w:rsid w:val="00CD6EE9"/>
    <w:rsid w:val="00CD7179"/>
    <w:rsid w:val="00CD7AFA"/>
    <w:rsid w:val="00CD7FE7"/>
    <w:rsid w:val="00CE27E6"/>
    <w:rsid w:val="00CE3093"/>
    <w:rsid w:val="00CE32EB"/>
    <w:rsid w:val="00CE340B"/>
    <w:rsid w:val="00CE378B"/>
    <w:rsid w:val="00CE4313"/>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BE4"/>
    <w:rsid w:val="00D26C34"/>
    <w:rsid w:val="00D26CCA"/>
    <w:rsid w:val="00D30503"/>
    <w:rsid w:val="00D30FD8"/>
    <w:rsid w:val="00D310D8"/>
    <w:rsid w:val="00D31D8A"/>
    <w:rsid w:val="00D3220E"/>
    <w:rsid w:val="00D32AF5"/>
    <w:rsid w:val="00D32E2F"/>
    <w:rsid w:val="00D346C8"/>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0E8E"/>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96EC6"/>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11E6"/>
    <w:rsid w:val="00DE1831"/>
    <w:rsid w:val="00DE24A3"/>
    <w:rsid w:val="00DE52D4"/>
    <w:rsid w:val="00DE5B28"/>
    <w:rsid w:val="00DE630E"/>
    <w:rsid w:val="00DE70C8"/>
    <w:rsid w:val="00DF09F0"/>
    <w:rsid w:val="00DF1492"/>
    <w:rsid w:val="00DF166A"/>
    <w:rsid w:val="00DF25C3"/>
    <w:rsid w:val="00DF281D"/>
    <w:rsid w:val="00DF2A6B"/>
    <w:rsid w:val="00DF2EE0"/>
    <w:rsid w:val="00DF3509"/>
    <w:rsid w:val="00DF3ACF"/>
    <w:rsid w:val="00DF4052"/>
    <w:rsid w:val="00DF4180"/>
    <w:rsid w:val="00DF5919"/>
    <w:rsid w:val="00DF5DE9"/>
    <w:rsid w:val="00DF6863"/>
    <w:rsid w:val="00DF6BFF"/>
    <w:rsid w:val="00DF7608"/>
    <w:rsid w:val="00E02AA2"/>
    <w:rsid w:val="00E02FF8"/>
    <w:rsid w:val="00E036A4"/>
    <w:rsid w:val="00E03954"/>
    <w:rsid w:val="00E04260"/>
    <w:rsid w:val="00E05766"/>
    <w:rsid w:val="00E06406"/>
    <w:rsid w:val="00E06DD1"/>
    <w:rsid w:val="00E06F52"/>
    <w:rsid w:val="00E07489"/>
    <w:rsid w:val="00E10A1D"/>
    <w:rsid w:val="00E11121"/>
    <w:rsid w:val="00E116C4"/>
    <w:rsid w:val="00E11B29"/>
    <w:rsid w:val="00E12532"/>
    <w:rsid w:val="00E133FB"/>
    <w:rsid w:val="00E13B4F"/>
    <w:rsid w:val="00E14352"/>
    <w:rsid w:val="00E1484A"/>
    <w:rsid w:val="00E1576A"/>
    <w:rsid w:val="00E158DF"/>
    <w:rsid w:val="00E162B0"/>
    <w:rsid w:val="00E16624"/>
    <w:rsid w:val="00E1691A"/>
    <w:rsid w:val="00E170FD"/>
    <w:rsid w:val="00E1755A"/>
    <w:rsid w:val="00E2110B"/>
    <w:rsid w:val="00E2235F"/>
    <w:rsid w:val="00E22A5D"/>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33F4"/>
    <w:rsid w:val="00E443CF"/>
    <w:rsid w:val="00E44C7A"/>
    <w:rsid w:val="00E460EA"/>
    <w:rsid w:val="00E467C7"/>
    <w:rsid w:val="00E50C94"/>
    <w:rsid w:val="00E513D5"/>
    <w:rsid w:val="00E51795"/>
    <w:rsid w:val="00E51B10"/>
    <w:rsid w:val="00E52229"/>
    <w:rsid w:val="00E531A2"/>
    <w:rsid w:val="00E53CF8"/>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50B8"/>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4BE7"/>
    <w:rsid w:val="00EC5DD4"/>
    <w:rsid w:val="00EC7891"/>
    <w:rsid w:val="00ED057C"/>
    <w:rsid w:val="00ED0684"/>
    <w:rsid w:val="00ED0E67"/>
    <w:rsid w:val="00ED21A3"/>
    <w:rsid w:val="00ED357F"/>
    <w:rsid w:val="00ED4102"/>
    <w:rsid w:val="00ED4D91"/>
    <w:rsid w:val="00ED6173"/>
    <w:rsid w:val="00ED6DC8"/>
    <w:rsid w:val="00ED72B2"/>
    <w:rsid w:val="00ED7460"/>
    <w:rsid w:val="00ED78EF"/>
    <w:rsid w:val="00ED793D"/>
    <w:rsid w:val="00EE0746"/>
    <w:rsid w:val="00EE36B2"/>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459"/>
    <w:rsid w:val="00EF5888"/>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6A23"/>
    <w:rsid w:val="00F47055"/>
    <w:rsid w:val="00F4721A"/>
    <w:rsid w:val="00F4777B"/>
    <w:rsid w:val="00F478F0"/>
    <w:rsid w:val="00F508C6"/>
    <w:rsid w:val="00F52410"/>
    <w:rsid w:val="00F542DA"/>
    <w:rsid w:val="00F54BFE"/>
    <w:rsid w:val="00F550C1"/>
    <w:rsid w:val="00F55130"/>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0F78"/>
    <w:rsid w:val="00F714C0"/>
    <w:rsid w:val="00F71585"/>
    <w:rsid w:val="00F71C9E"/>
    <w:rsid w:val="00F71F59"/>
    <w:rsid w:val="00F72ADB"/>
    <w:rsid w:val="00F72B35"/>
    <w:rsid w:val="00F72E26"/>
    <w:rsid w:val="00F745BF"/>
    <w:rsid w:val="00F74A92"/>
    <w:rsid w:val="00F74CA4"/>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3D3E"/>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2.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openxmlformats.org/officeDocument/2006/relationships/header" Target="header3.xml"/><Relationship Id="rId8" Type="http://schemas.openxmlformats.org/officeDocument/2006/relationships/hyperlink" Target="https://orcid.org/0009-0001-9822-1818"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004146580357094"/>
                  <c:y val="2.7560863573725267E-2"/>
                </c:manualLayout>
              </c:layout>
              <c:tx>
                <c:rich>
                  <a:bodyPr/>
                  <a:lstStyle/>
                  <a:p>
                    <a:fld id="{B5CA4436-DB8C-465A-AD8F-BF1FA01C2D4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B2C80070-599C-4F01-996B-5672D2B741E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473223421776935"/>
                  <c:y val="6.4308681672025678E-2"/>
                </c:manualLayout>
              </c:layout>
              <c:tx>
                <c:rich>
                  <a:bodyPr/>
                  <a:lstStyle/>
                  <a:p>
                    <a:fld id="{43D51F8A-D24F-482A-A90D-98EA3594F98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29FAAC8A-1218-4B52-91D1-38BB81781B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CD9A49BA-FB6F-4B5E-9F59-37E97A74D60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0EFD585E-5931-4B93-8DD6-1B408C77E62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BBA12E30-3260-4FC9-BB56-D64B8B4D98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63DF73B-5192-4930-912A-7F5A685E27C9}"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E3AB4684-BD8E-4620-B526-16958986A25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1EAADB58-FD75-4DF9-B5E4-20B597D7DE7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B9824E08-8F9B-4BF1-9450-EC9D6CF354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B221BAD5-B405-4919-9C03-B89C76416B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3091</TotalTime>
  <Pages>27</Pages>
  <Words>57396</Words>
  <Characters>327163</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8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19</cp:revision>
  <cp:lastPrinted>2024-03-12T21:55:00Z</cp:lastPrinted>
  <dcterms:created xsi:type="dcterms:W3CDTF">2024-01-18T09:54:00Z</dcterms:created>
  <dcterms:modified xsi:type="dcterms:W3CDTF">2024-04-2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gnJLqr7"/&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